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78659" w14:textId="77777777" w:rsidR="00434EEC" w:rsidRPr="000C0E90" w:rsidRDefault="00434EEC" w:rsidP="00267B98">
      <w:pPr>
        <w:pStyle w:val="NormalWeb"/>
        <w:spacing w:before="0" w:beforeAutospacing="0" w:after="0" w:afterAutospacing="0"/>
      </w:pPr>
      <w:r w:rsidRPr="000C0E90">
        <w:rPr>
          <w:b/>
          <w:bCs/>
        </w:rPr>
        <w:t>TITLE:</w:t>
      </w:r>
      <w:r w:rsidRPr="000C0E90">
        <w:t xml:space="preserve"> </w:t>
      </w:r>
    </w:p>
    <w:p w14:paraId="69A9C91D" w14:textId="65FA8E81" w:rsidR="00434EEC" w:rsidRPr="000C0E90" w:rsidRDefault="00434EEC" w:rsidP="00267B98">
      <w:pPr>
        <w:pStyle w:val="NormalWeb"/>
        <w:spacing w:before="0" w:beforeAutospacing="0" w:after="0" w:afterAutospacing="0"/>
        <w:rPr>
          <w:color w:val="808080"/>
        </w:rPr>
      </w:pPr>
      <w:r w:rsidRPr="000C0E90">
        <w:t xml:space="preserve">An </w:t>
      </w:r>
      <w:r w:rsidR="0027046F" w:rsidRPr="000C0E90">
        <w:t xml:space="preserve">Orthotopic </w:t>
      </w:r>
      <w:proofErr w:type="spellStart"/>
      <w:r w:rsidR="0027046F" w:rsidRPr="000C0E90">
        <w:t>Resectional</w:t>
      </w:r>
      <w:proofErr w:type="spellEnd"/>
      <w:r w:rsidR="0027046F" w:rsidRPr="000C0E90">
        <w:t xml:space="preserve"> Mouse Model </w:t>
      </w:r>
      <w:r w:rsidR="0027046F">
        <w:t>o</w:t>
      </w:r>
      <w:r w:rsidR="0027046F" w:rsidRPr="000C0E90">
        <w:t>f Pancreatic Cancer</w:t>
      </w:r>
      <w:r w:rsidR="0027046F">
        <w:t xml:space="preserve"> </w:t>
      </w:r>
    </w:p>
    <w:p w14:paraId="319553FF" w14:textId="77777777" w:rsidR="00434EEC" w:rsidRPr="000C0E90" w:rsidRDefault="00434EEC" w:rsidP="00267B98">
      <w:pPr>
        <w:rPr>
          <w:b/>
          <w:bCs/>
        </w:rPr>
      </w:pPr>
    </w:p>
    <w:p w14:paraId="48C43E25" w14:textId="77777777" w:rsidR="00434EEC" w:rsidRPr="000C0E90" w:rsidRDefault="00434EEC" w:rsidP="00267B98">
      <w:pPr>
        <w:rPr>
          <w:color w:val="808080"/>
        </w:rPr>
      </w:pPr>
      <w:r w:rsidRPr="000C0E90">
        <w:rPr>
          <w:b/>
          <w:bCs/>
        </w:rPr>
        <w:t xml:space="preserve">AUTHORS AND AFFILIATIONS: </w:t>
      </w:r>
    </w:p>
    <w:p w14:paraId="2B90E97C" w14:textId="632CC595" w:rsidR="00434EEC" w:rsidRDefault="00434EEC" w:rsidP="00267B98">
      <w:r w:rsidRPr="003B6E43">
        <w:t>T</w:t>
      </w:r>
      <w:r>
        <w:t xml:space="preserve">ony </w:t>
      </w:r>
      <w:r w:rsidRPr="003B6E43">
        <w:t>C.Y. Pang,</w:t>
      </w:r>
      <w:r w:rsidRPr="003B6E43">
        <w:rPr>
          <w:vertAlign w:val="superscript"/>
        </w:rPr>
        <w:t>1,2</w:t>
      </w:r>
      <w:r w:rsidR="00FF4397">
        <w:rPr>
          <w:vertAlign w:val="superscript"/>
        </w:rPr>
        <w:t>,4</w:t>
      </w:r>
      <w:r w:rsidR="00D42C5C">
        <w:rPr>
          <w:vertAlign w:val="superscript"/>
        </w:rPr>
        <w:t>,5</w:t>
      </w:r>
      <w:r w:rsidRPr="003B6E43">
        <w:t xml:space="preserve"> </w:t>
      </w:r>
      <w:proofErr w:type="spellStart"/>
      <w:r>
        <w:t>Zhihong</w:t>
      </w:r>
      <w:proofErr w:type="spellEnd"/>
      <w:r w:rsidRPr="003B6E43">
        <w:t xml:space="preserve"> Xu,</w:t>
      </w:r>
      <w:r w:rsidRPr="003B6E43">
        <w:rPr>
          <w:vertAlign w:val="superscript"/>
        </w:rPr>
        <w:t>1,2</w:t>
      </w:r>
      <w:r w:rsidRPr="003B6E43">
        <w:t xml:space="preserve"> </w:t>
      </w:r>
      <w:r>
        <w:t>Alpha Raj</w:t>
      </w:r>
      <w:r w:rsidRPr="003B6E43">
        <w:t xml:space="preserve"> Mekapogu,</w:t>
      </w:r>
      <w:r w:rsidRPr="003B6E43">
        <w:rPr>
          <w:vertAlign w:val="superscript"/>
        </w:rPr>
        <w:t>1,2</w:t>
      </w:r>
      <w:r w:rsidRPr="003B6E43">
        <w:t xml:space="preserve"> </w:t>
      </w:r>
      <w:r>
        <w:t>Srinivasa Pothula,</w:t>
      </w:r>
      <w:r w:rsidRPr="003B6E43">
        <w:rPr>
          <w:vertAlign w:val="superscript"/>
        </w:rPr>
        <w:t>1,2</w:t>
      </w:r>
      <w:r>
        <w:t xml:space="preserve"> </w:t>
      </w:r>
      <w:r w:rsidR="00172443">
        <w:t xml:space="preserve">Therese </w:t>
      </w:r>
      <w:r w:rsidR="00F41DC0">
        <w:t xml:space="preserve">M. </w:t>
      </w:r>
      <w:r w:rsidR="00172443">
        <w:t>Becker,</w:t>
      </w:r>
      <w:r w:rsidR="00172443">
        <w:rPr>
          <w:vertAlign w:val="superscript"/>
        </w:rPr>
        <w:t>3</w:t>
      </w:r>
      <w:r w:rsidR="00172443">
        <w:t xml:space="preserve"> </w:t>
      </w:r>
      <w:r>
        <w:t>David Goldstein,</w:t>
      </w:r>
      <w:r>
        <w:rPr>
          <w:vertAlign w:val="superscript"/>
        </w:rPr>
        <w:t>1</w:t>
      </w:r>
      <w:r>
        <w:t xml:space="preserve"> Romano</w:t>
      </w:r>
      <w:r w:rsidRPr="003B6E43">
        <w:t xml:space="preserve"> </w:t>
      </w:r>
      <w:r>
        <w:t xml:space="preserve">C. </w:t>
      </w:r>
      <w:r w:rsidRPr="003B6E43">
        <w:t>Pirola,</w:t>
      </w:r>
      <w:r w:rsidRPr="003B6E43">
        <w:rPr>
          <w:vertAlign w:val="superscript"/>
        </w:rPr>
        <w:t>1,2</w:t>
      </w:r>
      <w:r w:rsidRPr="003B6E43">
        <w:t xml:space="preserve"> J</w:t>
      </w:r>
      <w:r>
        <w:t>eremy</w:t>
      </w:r>
      <w:r w:rsidRPr="003B6E43">
        <w:t xml:space="preserve"> </w:t>
      </w:r>
      <w:r>
        <w:t xml:space="preserve">S. </w:t>
      </w:r>
      <w:r w:rsidRPr="003B6E43">
        <w:t>Wilson,</w:t>
      </w:r>
      <w:r w:rsidRPr="003B6E43">
        <w:rPr>
          <w:vertAlign w:val="superscript"/>
        </w:rPr>
        <w:t>1,2</w:t>
      </w:r>
      <w:r w:rsidRPr="003B6E43">
        <w:t xml:space="preserve"> </w:t>
      </w:r>
      <w:proofErr w:type="spellStart"/>
      <w:r w:rsidRPr="003B6E43">
        <w:t>M</w:t>
      </w:r>
      <w:r>
        <w:t>inoti</w:t>
      </w:r>
      <w:proofErr w:type="spellEnd"/>
      <w:r>
        <w:t xml:space="preserve"> V.</w:t>
      </w:r>
      <w:r w:rsidRPr="003B6E43">
        <w:t xml:space="preserve"> Apte</w:t>
      </w:r>
      <w:r w:rsidRPr="003B6E43">
        <w:rPr>
          <w:vertAlign w:val="superscript"/>
        </w:rPr>
        <w:t>1,2</w:t>
      </w:r>
      <w:r w:rsidRPr="003B6E43">
        <w:t xml:space="preserve"> </w:t>
      </w:r>
    </w:p>
    <w:p w14:paraId="59A8144C" w14:textId="77777777" w:rsidR="0027046F" w:rsidRDefault="0027046F" w:rsidP="00267B98"/>
    <w:p w14:paraId="7159FDEE" w14:textId="77777777" w:rsidR="00434EEC" w:rsidRPr="0027046F" w:rsidRDefault="00434EEC" w:rsidP="00267B98">
      <w:pPr>
        <w:rPr>
          <w:iCs/>
        </w:rPr>
      </w:pPr>
      <w:r w:rsidRPr="0027046F">
        <w:rPr>
          <w:iCs/>
          <w:vertAlign w:val="superscript"/>
        </w:rPr>
        <w:t>1</w:t>
      </w:r>
      <w:r w:rsidRPr="0027046F">
        <w:rPr>
          <w:iCs/>
        </w:rPr>
        <w:t xml:space="preserve">Pancreatic Research Group, South Western Sydney Clinical School, University of New South Wales, Sydney, NSW, Australia. </w:t>
      </w:r>
    </w:p>
    <w:p w14:paraId="246F8308" w14:textId="0A9514B6" w:rsidR="00434EEC" w:rsidRPr="0027046F" w:rsidRDefault="00434EEC" w:rsidP="00267B98">
      <w:pPr>
        <w:rPr>
          <w:iCs/>
        </w:rPr>
      </w:pPr>
      <w:r w:rsidRPr="0027046F">
        <w:rPr>
          <w:iCs/>
          <w:vertAlign w:val="superscript"/>
        </w:rPr>
        <w:t>2</w:t>
      </w:r>
      <w:r w:rsidRPr="0027046F">
        <w:rPr>
          <w:iCs/>
        </w:rPr>
        <w:t>Ingham Institute for Applied Medical Research, Liverpool, NSW, Australia.</w:t>
      </w:r>
    </w:p>
    <w:p w14:paraId="37CD9CD5" w14:textId="25D7DFD4" w:rsidR="00172443" w:rsidRPr="0027046F" w:rsidRDefault="00172443" w:rsidP="00267B98">
      <w:pPr>
        <w:rPr>
          <w:iCs/>
        </w:rPr>
      </w:pPr>
      <w:r w:rsidRPr="0027046F">
        <w:rPr>
          <w:iCs/>
          <w:vertAlign w:val="superscript"/>
        </w:rPr>
        <w:t>3</w:t>
      </w:r>
      <w:r w:rsidRPr="0027046F">
        <w:rPr>
          <w:iCs/>
        </w:rPr>
        <w:t xml:space="preserve">Centre for Circulating </w:t>
      </w:r>
      <w:r w:rsidR="00840FFE">
        <w:rPr>
          <w:iCs/>
        </w:rPr>
        <w:t>Tumor</w:t>
      </w:r>
      <w:r w:rsidRPr="0027046F">
        <w:rPr>
          <w:iCs/>
        </w:rPr>
        <w:t xml:space="preserve"> Cell Diagnostics and Research, Ingham Institute for Applied Medical Research, Liverpool, NSW, Australia.</w:t>
      </w:r>
    </w:p>
    <w:p w14:paraId="211AC932" w14:textId="794676F8" w:rsidR="00FF4397" w:rsidRPr="0027046F" w:rsidRDefault="00FF4397" w:rsidP="00267B98">
      <w:pPr>
        <w:rPr>
          <w:iCs/>
        </w:rPr>
      </w:pPr>
      <w:r w:rsidRPr="0027046F">
        <w:rPr>
          <w:iCs/>
          <w:vertAlign w:val="superscript"/>
        </w:rPr>
        <w:t>4</w:t>
      </w:r>
      <w:r w:rsidRPr="0027046F">
        <w:rPr>
          <w:iCs/>
        </w:rPr>
        <w:t xml:space="preserve">Surgical Innovations Unit, </w:t>
      </w:r>
      <w:proofErr w:type="spellStart"/>
      <w:r w:rsidR="00D42C5C" w:rsidRPr="0027046F">
        <w:rPr>
          <w:iCs/>
        </w:rPr>
        <w:t>Westmead</w:t>
      </w:r>
      <w:proofErr w:type="spellEnd"/>
      <w:r w:rsidR="00D42C5C" w:rsidRPr="0027046F">
        <w:rPr>
          <w:iCs/>
        </w:rPr>
        <w:t xml:space="preserve"> Hospital, </w:t>
      </w:r>
      <w:proofErr w:type="spellStart"/>
      <w:r w:rsidR="00D42C5C" w:rsidRPr="0027046F">
        <w:rPr>
          <w:iCs/>
        </w:rPr>
        <w:t>Westmead</w:t>
      </w:r>
      <w:proofErr w:type="spellEnd"/>
      <w:r w:rsidR="00D42C5C" w:rsidRPr="0027046F">
        <w:rPr>
          <w:iCs/>
        </w:rPr>
        <w:t>, NSW, Australia</w:t>
      </w:r>
    </w:p>
    <w:p w14:paraId="768CD985" w14:textId="3475CA7A" w:rsidR="00D42C5C" w:rsidRPr="0027046F" w:rsidRDefault="00D42C5C" w:rsidP="00267B98">
      <w:pPr>
        <w:rPr>
          <w:iCs/>
        </w:rPr>
      </w:pPr>
      <w:r w:rsidRPr="0027046F">
        <w:rPr>
          <w:iCs/>
          <w:vertAlign w:val="superscript"/>
        </w:rPr>
        <w:t>5</w:t>
      </w:r>
      <w:r w:rsidRPr="0027046F">
        <w:rPr>
          <w:iCs/>
        </w:rPr>
        <w:t>Westmead Clinical School, University of Sydney, Sydney, NSW, Australia</w:t>
      </w:r>
    </w:p>
    <w:p w14:paraId="65028F37" w14:textId="66066D52" w:rsidR="00434EEC" w:rsidRDefault="00434EEC" w:rsidP="00267B98">
      <w:pPr>
        <w:rPr>
          <w:i/>
        </w:rPr>
      </w:pPr>
    </w:p>
    <w:p w14:paraId="2E3D0B7F" w14:textId="77777777" w:rsidR="00434EEC" w:rsidRDefault="00434EEC" w:rsidP="00267B98">
      <w:pPr>
        <w:rPr>
          <w:iCs/>
        </w:rPr>
      </w:pPr>
      <w:r>
        <w:rPr>
          <w:iCs/>
        </w:rPr>
        <w:t>Corresponding Author:</w:t>
      </w:r>
    </w:p>
    <w:p w14:paraId="76EECACB" w14:textId="77777777" w:rsidR="00434EEC" w:rsidRDefault="00434EEC" w:rsidP="00267B98">
      <w:pPr>
        <w:rPr>
          <w:iCs/>
        </w:rPr>
      </w:pPr>
      <w:proofErr w:type="spellStart"/>
      <w:r>
        <w:rPr>
          <w:iCs/>
        </w:rPr>
        <w:t>Minoti</w:t>
      </w:r>
      <w:proofErr w:type="spellEnd"/>
      <w:r>
        <w:rPr>
          <w:iCs/>
        </w:rPr>
        <w:t xml:space="preserve"> </w:t>
      </w:r>
      <w:proofErr w:type="spellStart"/>
      <w:r>
        <w:rPr>
          <w:iCs/>
        </w:rPr>
        <w:t>Apte</w:t>
      </w:r>
      <w:proofErr w:type="spellEnd"/>
    </w:p>
    <w:p w14:paraId="41E6CEC6" w14:textId="77777777" w:rsidR="00434EEC" w:rsidRDefault="00404791" w:rsidP="00267B98">
      <w:pPr>
        <w:rPr>
          <w:iCs/>
        </w:rPr>
      </w:pPr>
      <w:hyperlink r:id="rId7" w:history="1">
        <w:r w:rsidR="00434EEC" w:rsidRPr="00AF13A4">
          <w:t>m.apte@unsw.edu.au</w:t>
        </w:r>
      </w:hyperlink>
    </w:p>
    <w:p w14:paraId="4E9753AD" w14:textId="77777777" w:rsidR="00434EEC" w:rsidRDefault="00434EEC" w:rsidP="00267B98">
      <w:pPr>
        <w:rPr>
          <w:iCs/>
        </w:rPr>
      </w:pPr>
    </w:p>
    <w:p w14:paraId="1E71F435" w14:textId="77777777" w:rsidR="00434EEC" w:rsidRDefault="00434EEC" w:rsidP="00267B98">
      <w:pPr>
        <w:rPr>
          <w:iCs/>
        </w:rPr>
      </w:pPr>
      <w:r>
        <w:rPr>
          <w:iCs/>
        </w:rPr>
        <w:t>Email Addresses of Co-authors:</w:t>
      </w:r>
    </w:p>
    <w:p w14:paraId="14B25F5C" w14:textId="330765F0" w:rsidR="00434EEC" w:rsidRDefault="00434EEC" w:rsidP="00267B98">
      <w:pPr>
        <w:rPr>
          <w:iCs/>
        </w:rPr>
      </w:pPr>
      <w:r>
        <w:rPr>
          <w:iCs/>
        </w:rPr>
        <w:t>Tony Pang</w:t>
      </w:r>
      <w:r>
        <w:rPr>
          <w:iCs/>
        </w:rPr>
        <w:tab/>
      </w:r>
      <w:r>
        <w:rPr>
          <w:iCs/>
        </w:rPr>
        <w:tab/>
      </w:r>
      <w:r>
        <w:rPr>
          <w:iCs/>
        </w:rPr>
        <w:tab/>
        <w:t>tony.pang@</w:t>
      </w:r>
      <w:r w:rsidR="00E47CF7">
        <w:rPr>
          <w:iCs/>
        </w:rPr>
        <w:t>sydney.edu.au</w:t>
      </w:r>
    </w:p>
    <w:p w14:paraId="1A01188D" w14:textId="77777777" w:rsidR="00434EEC" w:rsidRDefault="00434EEC" w:rsidP="00267B98">
      <w:pPr>
        <w:rPr>
          <w:iCs/>
        </w:rPr>
      </w:pPr>
      <w:proofErr w:type="spellStart"/>
      <w:r>
        <w:rPr>
          <w:iCs/>
        </w:rPr>
        <w:t>Zhihong</w:t>
      </w:r>
      <w:proofErr w:type="spellEnd"/>
      <w:r>
        <w:rPr>
          <w:iCs/>
        </w:rPr>
        <w:t xml:space="preserve"> Xu</w:t>
      </w:r>
      <w:r>
        <w:rPr>
          <w:iCs/>
        </w:rPr>
        <w:tab/>
      </w:r>
      <w:r>
        <w:rPr>
          <w:iCs/>
        </w:rPr>
        <w:tab/>
      </w:r>
      <w:r>
        <w:rPr>
          <w:iCs/>
        </w:rPr>
        <w:tab/>
      </w:r>
      <w:r w:rsidRPr="00DB6392">
        <w:rPr>
          <w:iCs/>
        </w:rPr>
        <w:t>zhihong.xu@unsw.edu.au</w:t>
      </w:r>
    </w:p>
    <w:p w14:paraId="3717A1AE" w14:textId="77777777" w:rsidR="00434EEC" w:rsidRPr="00AF13A4" w:rsidRDefault="00434EEC" w:rsidP="00267B98">
      <w:r>
        <w:rPr>
          <w:iCs/>
        </w:rPr>
        <w:t xml:space="preserve">Alpha Raj </w:t>
      </w:r>
      <w:proofErr w:type="spellStart"/>
      <w:r>
        <w:rPr>
          <w:iCs/>
        </w:rPr>
        <w:t>Mekapogu</w:t>
      </w:r>
      <w:proofErr w:type="spellEnd"/>
      <w:r>
        <w:rPr>
          <w:iCs/>
        </w:rPr>
        <w:tab/>
      </w:r>
      <w:r>
        <w:rPr>
          <w:iCs/>
        </w:rPr>
        <w:tab/>
      </w:r>
      <w:hyperlink r:id="rId8" w:history="1">
        <w:r w:rsidRPr="00AB206F">
          <w:t>a.mekapogu@student.unsw.edu.au</w:t>
        </w:r>
      </w:hyperlink>
    </w:p>
    <w:p w14:paraId="20A25C7D" w14:textId="5119E685" w:rsidR="00434EEC" w:rsidRPr="00C67FDF" w:rsidRDefault="00434EEC" w:rsidP="00267B98">
      <w:pPr>
        <w:rPr>
          <w:lang w:val="de-DE"/>
        </w:rPr>
      </w:pPr>
      <w:r w:rsidRPr="00C67FDF">
        <w:t xml:space="preserve">Srinivasa </w:t>
      </w:r>
      <w:proofErr w:type="spellStart"/>
      <w:r w:rsidRPr="00C67FDF">
        <w:t>Pothula</w:t>
      </w:r>
      <w:proofErr w:type="spellEnd"/>
      <w:r w:rsidRPr="00C67FDF">
        <w:tab/>
      </w:r>
      <w:r w:rsidRPr="00C67FDF">
        <w:tab/>
      </w:r>
      <w:hyperlink r:id="rId9" w:history="1">
        <w:r w:rsidRPr="00C67FDF">
          <w:t>srinivasa.pothula@inghaminstitute.org.au</w:t>
        </w:r>
      </w:hyperlink>
    </w:p>
    <w:p w14:paraId="69AD53C1" w14:textId="347443DE" w:rsidR="00172443" w:rsidRDefault="00172443" w:rsidP="00267B98">
      <w:pPr>
        <w:rPr>
          <w:iCs/>
        </w:rPr>
      </w:pPr>
      <w:r>
        <w:t>Therese Becker</w:t>
      </w:r>
      <w:r>
        <w:tab/>
      </w:r>
      <w:r>
        <w:tab/>
      </w:r>
      <w:r w:rsidR="00F41DC0">
        <w:t xml:space="preserve"> t.becker@unsw.edu.au</w:t>
      </w:r>
    </w:p>
    <w:p w14:paraId="0FC2FDCE" w14:textId="77777777" w:rsidR="00434EEC" w:rsidRDefault="00434EEC" w:rsidP="00267B98">
      <w:pPr>
        <w:rPr>
          <w:iCs/>
        </w:rPr>
      </w:pPr>
      <w:r>
        <w:rPr>
          <w:iCs/>
        </w:rPr>
        <w:t>David Goldstein</w:t>
      </w:r>
      <w:r>
        <w:rPr>
          <w:iCs/>
        </w:rPr>
        <w:tab/>
      </w:r>
      <w:r>
        <w:rPr>
          <w:iCs/>
        </w:rPr>
        <w:tab/>
      </w:r>
      <w:r w:rsidRPr="00AF13A4">
        <w:rPr>
          <w:iCs/>
        </w:rPr>
        <w:t>d.goldstein@unsw.edu.au</w:t>
      </w:r>
    </w:p>
    <w:p w14:paraId="468F8BDF" w14:textId="77777777" w:rsidR="00434EEC" w:rsidRDefault="00434EEC" w:rsidP="00267B98">
      <w:pPr>
        <w:rPr>
          <w:iCs/>
        </w:rPr>
      </w:pPr>
      <w:r>
        <w:rPr>
          <w:iCs/>
        </w:rPr>
        <w:t xml:space="preserve">Romano </w:t>
      </w:r>
      <w:proofErr w:type="spellStart"/>
      <w:r>
        <w:rPr>
          <w:iCs/>
        </w:rPr>
        <w:t>Pirola</w:t>
      </w:r>
      <w:proofErr w:type="spellEnd"/>
      <w:r>
        <w:rPr>
          <w:iCs/>
        </w:rPr>
        <w:tab/>
      </w:r>
      <w:r>
        <w:rPr>
          <w:iCs/>
        </w:rPr>
        <w:tab/>
      </w:r>
      <w:r>
        <w:rPr>
          <w:iCs/>
        </w:rPr>
        <w:tab/>
      </w:r>
      <w:r w:rsidRPr="00DB6392">
        <w:rPr>
          <w:iCs/>
        </w:rPr>
        <w:t>rmpirola@ozemail.com.au</w:t>
      </w:r>
    </w:p>
    <w:p w14:paraId="0BF5C128" w14:textId="77777777" w:rsidR="00434EEC" w:rsidRDefault="00434EEC" w:rsidP="00267B98">
      <w:pPr>
        <w:rPr>
          <w:iCs/>
        </w:rPr>
      </w:pPr>
      <w:r>
        <w:rPr>
          <w:iCs/>
        </w:rPr>
        <w:t>Jeremy Wilson</w:t>
      </w:r>
      <w:r>
        <w:rPr>
          <w:iCs/>
        </w:rPr>
        <w:tab/>
      </w:r>
      <w:r>
        <w:rPr>
          <w:iCs/>
        </w:rPr>
        <w:tab/>
      </w:r>
      <w:r>
        <w:rPr>
          <w:iCs/>
        </w:rPr>
        <w:tab/>
      </w:r>
      <w:r w:rsidRPr="00DB6392">
        <w:rPr>
          <w:iCs/>
        </w:rPr>
        <w:t>js.wilson@unsw.edu.au</w:t>
      </w:r>
    </w:p>
    <w:p w14:paraId="0B2260FA" w14:textId="77777777" w:rsidR="00434EEC" w:rsidRPr="00794B08" w:rsidRDefault="00434EEC" w:rsidP="00267B98">
      <w:pPr>
        <w:rPr>
          <w:iCs/>
        </w:rPr>
      </w:pPr>
    </w:p>
    <w:p w14:paraId="40EF17A2" w14:textId="77777777" w:rsidR="00434EEC" w:rsidRPr="000C0E90" w:rsidRDefault="00434EEC" w:rsidP="00267B98">
      <w:pPr>
        <w:pStyle w:val="NormalWeb"/>
        <w:spacing w:before="0" w:beforeAutospacing="0" w:after="0" w:afterAutospacing="0"/>
      </w:pPr>
      <w:r w:rsidRPr="000C0E90">
        <w:rPr>
          <w:b/>
          <w:bCs/>
        </w:rPr>
        <w:t>KEYWORDS:</w:t>
      </w:r>
      <w:r w:rsidRPr="000C0E90">
        <w:t xml:space="preserve"> </w:t>
      </w:r>
    </w:p>
    <w:p w14:paraId="2F6A8043" w14:textId="77777777" w:rsidR="00434EEC" w:rsidRDefault="00434EEC" w:rsidP="00267B98">
      <w:pPr>
        <w:rPr>
          <w:iCs/>
        </w:rPr>
      </w:pPr>
      <w:r w:rsidRPr="00DB6392">
        <w:rPr>
          <w:iCs/>
        </w:rPr>
        <w:t>Pancreatic ductal aden</w:t>
      </w:r>
      <w:r>
        <w:rPr>
          <w:iCs/>
        </w:rPr>
        <w:t>ocarcinoma (PDAC)</w:t>
      </w:r>
    </w:p>
    <w:p w14:paraId="23C75F16" w14:textId="77777777" w:rsidR="00434EEC" w:rsidRDefault="00434EEC" w:rsidP="00267B98">
      <w:pPr>
        <w:rPr>
          <w:iCs/>
        </w:rPr>
      </w:pPr>
      <w:r>
        <w:rPr>
          <w:iCs/>
        </w:rPr>
        <w:t>Adjuvant therapy</w:t>
      </w:r>
    </w:p>
    <w:p w14:paraId="3297932E" w14:textId="77777777" w:rsidR="00434EEC" w:rsidRDefault="00434EEC" w:rsidP="00267B98">
      <w:pPr>
        <w:rPr>
          <w:iCs/>
        </w:rPr>
      </w:pPr>
      <w:r>
        <w:rPr>
          <w:iCs/>
        </w:rPr>
        <w:t>Neoadjuvant therapy</w:t>
      </w:r>
    </w:p>
    <w:p w14:paraId="7BF60A6C" w14:textId="77777777" w:rsidR="00434EEC" w:rsidRDefault="00434EEC" w:rsidP="00267B98">
      <w:pPr>
        <w:rPr>
          <w:iCs/>
        </w:rPr>
      </w:pPr>
      <w:r>
        <w:rPr>
          <w:iCs/>
        </w:rPr>
        <w:t>Pancreatectomy</w:t>
      </w:r>
    </w:p>
    <w:p w14:paraId="60EB1EF9" w14:textId="3B76A711" w:rsidR="00360952" w:rsidRDefault="00434EEC" w:rsidP="00267B98">
      <w:pPr>
        <w:rPr>
          <w:iCs/>
        </w:rPr>
      </w:pPr>
      <w:r>
        <w:rPr>
          <w:iCs/>
        </w:rPr>
        <w:t>Orthotopic mouse model</w:t>
      </w:r>
    </w:p>
    <w:p w14:paraId="51F40088" w14:textId="4D996314" w:rsidR="00360952" w:rsidRDefault="00360952" w:rsidP="00267B98">
      <w:pPr>
        <w:rPr>
          <w:iCs/>
        </w:rPr>
      </w:pPr>
      <w:r>
        <w:rPr>
          <w:iCs/>
        </w:rPr>
        <w:t>Pancreatic stellate cells</w:t>
      </w:r>
    </w:p>
    <w:p w14:paraId="39726529" w14:textId="77777777" w:rsidR="00434EEC" w:rsidRPr="000C0E90" w:rsidRDefault="00434EEC" w:rsidP="00267B98">
      <w:pPr>
        <w:pStyle w:val="NormalWeb"/>
        <w:spacing w:before="0" w:beforeAutospacing="0" w:after="0" w:afterAutospacing="0"/>
      </w:pPr>
    </w:p>
    <w:p w14:paraId="749FB5F3" w14:textId="77777777" w:rsidR="00434EEC" w:rsidRPr="000C0E90" w:rsidRDefault="00434EEC" w:rsidP="00267B98">
      <w:r w:rsidRPr="000C0E90">
        <w:rPr>
          <w:b/>
          <w:bCs/>
        </w:rPr>
        <w:t>SUMMARY:</w:t>
      </w:r>
      <w:r w:rsidRPr="000C0E90">
        <w:t xml:space="preserve"> </w:t>
      </w:r>
    </w:p>
    <w:p w14:paraId="2E14263C" w14:textId="4B03350C" w:rsidR="00434EEC" w:rsidRPr="00DB6392" w:rsidRDefault="00434EEC" w:rsidP="00267B98">
      <w:pPr>
        <w:rPr>
          <w:iCs/>
        </w:rPr>
      </w:pPr>
      <w:r>
        <w:rPr>
          <w:iCs/>
        </w:rPr>
        <w:t>In the clinical context, patients with localized pancreatic cancer will undergo pancreatectomy followed by adjuvant treatment. This protocol reported here aim</w:t>
      </w:r>
      <w:r w:rsidR="00570C8C">
        <w:rPr>
          <w:iCs/>
        </w:rPr>
        <w:t>s</w:t>
      </w:r>
      <w:r>
        <w:rPr>
          <w:iCs/>
        </w:rPr>
        <w:t xml:space="preserve"> to establish a safe and effective method of modelling this clinical scenario in nude mice, through orthotopic implantation of pancreatic cancer followed by distal pancreatectomy and splenectomy. </w:t>
      </w:r>
    </w:p>
    <w:p w14:paraId="5EC772B2" w14:textId="77777777" w:rsidR="0027046F" w:rsidRDefault="0027046F" w:rsidP="00267B98"/>
    <w:p w14:paraId="184B6AFA" w14:textId="44B7EB37" w:rsidR="00434EEC" w:rsidRPr="000C0E90" w:rsidRDefault="00434EEC" w:rsidP="00267B98">
      <w:r w:rsidRPr="000C0E90">
        <w:rPr>
          <w:b/>
          <w:bCs/>
        </w:rPr>
        <w:t>ABSTRACT:</w:t>
      </w:r>
      <w:r w:rsidRPr="000C0E90">
        <w:t xml:space="preserve"> </w:t>
      </w:r>
    </w:p>
    <w:p w14:paraId="2053A8B4" w14:textId="5F02C5AA" w:rsidR="00434EEC" w:rsidRDefault="00434EEC" w:rsidP="00267B98">
      <w:pPr>
        <w:rPr>
          <w:iCs/>
        </w:rPr>
      </w:pPr>
      <w:r>
        <w:rPr>
          <w:iCs/>
        </w:rPr>
        <w:lastRenderedPageBreak/>
        <w:t xml:space="preserve">There is a lack of satisfactory animal models to study adjuvant and/or neoadjuvant therapy in patients being considered for surgery of pancreatic cancer (PC). To address this deficiency, we describe a mouse model involving orthotopic implantation of PC followed by distal pancreatectomy and splenectomy. The model </w:t>
      </w:r>
      <w:r w:rsidR="00404749">
        <w:rPr>
          <w:iCs/>
        </w:rPr>
        <w:t xml:space="preserve">has been demonstrated </w:t>
      </w:r>
      <w:r>
        <w:rPr>
          <w:iCs/>
        </w:rPr>
        <w:t>to be safe and suitably flexible for the study of various therapeutic approaches in adjuvant and neo adjuvant settings.</w:t>
      </w:r>
    </w:p>
    <w:p w14:paraId="447BB77D" w14:textId="77777777" w:rsidR="00434EEC" w:rsidRDefault="00434EEC" w:rsidP="00267B98">
      <w:pPr>
        <w:rPr>
          <w:iCs/>
        </w:rPr>
      </w:pPr>
    </w:p>
    <w:p w14:paraId="593B15CB" w14:textId="65C8D6E7" w:rsidR="00434EEC" w:rsidRDefault="00434EEC" w:rsidP="00267B98">
      <w:pPr>
        <w:rPr>
          <w:iCs/>
        </w:rPr>
      </w:pPr>
      <w:r>
        <w:rPr>
          <w:iCs/>
        </w:rPr>
        <w:t xml:space="preserve">In this model, a pancreatic tumor is first generated by implanting </w:t>
      </w:r>
      <w:r w:rsidR="00570C8C">
        <w:rPr>
          <w:iCs/>
        </w:rPr>
        <w:t xml:space="preserve">a mixture of human pancreatic cancer cells (luciferase-tagged AsPC-1) and human cancer associated pancreatic stellate cells </w:t>
      </w:r>
      <w:r>
        <w:rPr>
          <w:iCs/>
        </w:rPr>
        <w:t xml:space="preserve">into the distal pancreas of </w:t>
      </w:r>
      <w:proofErr w:type="spellStart"/>
      <w:r>
        <w:rPr>
          <w:iCs/>
        </w:rPr>
        <w:t>Balb</w:t>
      </w:r>
      <w:proofErr w:type="spellEnd"/>
      <w:r>
        <w:rPr>
          <w:iCs/>
        </w:rPr>
        <w:t xml:space="preserve">/c athymic nude mice. After three weeks, the cancer is </w:t>
      </w:r>
      <w:proofErr w:type="spellStart"/>
      <w:r>
        <w:rPr>
          <w:iCs/>
        </w:rPr>
        <w:t>resected</w:t>
      </w:r>
      <w:proofErr w:type="spellEnd"/>
      <w:r>
        <w:rPr>
          <w:iCs/>
        </w:rPr>
        <w:t xml:space="preserve"> by re-laparotomy, distal pancreatectomy and splenectomy. In this model, bioluminescence imaging can be used to follow the progress of cancer development and effects of resection/treatments. Following resection, adjuvant therapy can be given. Alternatively, neoadjuvant treatment can be given prior to resection.</w:t>
      </w:r>
    </w:p>
    <w:p w14:paraId="4ABFEF5A" w14:textId="77777777" w:rsidR="00434EEC" w:rsidRDefault="00434EEC" w:rsidP="00267B98">
      <w:pPr>
        <w:rPr>
          <w:iCs/>
        </w:rPr>
      </w:pPr>
    </w:p>
    <w:p w14:paraId="404E2B09" w14:textId="05677227" w:rsidR="00434EEC" w:rsidRDefault="00434EEC" w:rsidP="00267B98">
      <w:pPr>
        <w:rPr>
          <w:iCs/>
        </w:rPr>
      </w:pPr>
      <w:r>
        <w:rPr>
          <w:iCs/>
        </w:rPr>
        <w:t xml:space="preserve">Representative data from 45 mice are presented. All mice underwent successful distal pancreatectomy/splenectomy with no issues of </w:t>
      </w:r>
      <w:r w:rsidR="00570C8C">
        <w:rPr>
          <w:iCs/>
        </w:rPr>
        <w:t>hemostasis</w:t>
      </w:r>
      <w:r>
        <w:rPr>
          <w:iCs/>
        </w:rPr>
        <w:t>. A macroscopic proximal pancreatic margin greater than 5</w:t>
      </w:r>
      <w:r w:rsidR="00AD3C0D">
        <w:rPr>
          <w:iCs/>
        </w:rPr>
        <w:t xml:space="preserve"> </w:t>
      </w:r>
      <w:r>
        <w:rPr>
          <w:iCs/>
        </w:rPr>
        <w:t>mm was achieved in 43 (96%) mice. The technical success rate of pancreatic resection was 100%, with 0% early mortality and morbidity. None of the animals died during the week after resection.</w:t>
      </w:r>
      <w:r w:rsidR="0027046F">
        <w:rPr>
          <w:iCs/>
        </w:rPr>
        <w:t xml:space="preserve"> </w:t>
      </w:r>
    </w:p>
    <w:p w14:paraId="11D5BBDC" w14:textId="77777777" w:rsidR="00434EEC" w:rsidRDefault="00434EEC" w:rsidP="00267B98">
      <w:pPr>
        <w:rPr>
          <w:iCs/>
        </w:rPr>
      </w:pPr>
    </w:p>
    <w:p w14:paraId="4F949441" w14:textId="77777777" w:rsidR="00434EEC" w:rsidRDefault="00434EEC" w:rsidP="00267B98">
      <w:pPr>
        <w:rPr>
          <w:iCs/>
        </w:rPr>
      </w:pPr>
      <w:r>
        <w:rPr>
          <w:iCs/>
        </w:rPr>
        <w:t>In summary, we describe a robust and reproducible technique for a surgical resection model of pancreatic cancer in mice which mimics the clinical scenario. The model may be useful for the testing of both adjuvant and neoadjuvant treatments.</w:t>
      </w:r>
    </w:p>
    <w:p w14:paraId="12085756" w14:textId="77777777" w:rsidR="00434EEC" w:rsidRPr="000B1066" w:rsidRDefault="00434EEC" w:rsidP="00267B98">
      <w:pPr>
        <w:rPr>
          <w:iCs/>
        </w:rPr>
      </w:pPr>
      <w:r>
        <w:rPr>
          <w:iCs/>
        </w:rPr>
        <w:t xml:space="preserve"> </w:t>
      </w:r>
    </w:p>
    <w:p w14:paraId="650B29EC" w14:textId="77777777" w:rsidR="00434EEC" w:rsidRPr="000C0E90" w:rsidRDefault="00434EEC" w:rsidP="00267B98">
      <w:pPr>
        <w:rPr>
          <w:color w:val="808080"/>
        </w:rPr>
      </w:pPr>
      <w:r w:rsidRPr="000C0E90">
        <w:rPr>
          <w:b/>
        </w:rPr>
        <w:t>INTRODUCTION</w:t>
      </w:r>
      <w:r w:rsidRPr="000C0E90">
        <w:rPr>
          <w:b/>
          <w:bCs/>
        </w:rPr>
        <w:t>:</w:t>
      </w:r>
      <w:r w:rsidRPr="000C0E90">
        <w:rPr>
          <w:color w:val="808080"/>
        </w:rPr>
        <w:t xml:space="preserve"> </w:t>
      </w:r>
    </w:p>
    <w:p w14:paraId="78543EF6" w14:textId="5F0725EB" w:rsidR="00434EEC" w:rsidRPr="000C0E90" w:rsidRDefault="00434EEC" w:rsidP="00267B98">
      <w:pPr>
        <w:rPr>
          <w:bCs/>
        </w:rPr>
      </w:pPr>
      <w:r w:rsidRPr="000C0E90">
        <w:rPr>
          <w:bCs/>
        </w:rPr>
        <w:t>Pancreatic ductal adenocarcinoma</w:t>
      </w:r>
      <w:r>
        <w:rPr>
          <w:bCs/>
        </w:rPr>
        <w:t xml:space="preserve"> (</w:t>
      </w:r>
      <w:r w:rsidRPr="000C0E90">
        <w:rPr>
          <w:bCs/>
        </w:rPr>
        <w:t xml:space="preserve">pancreatic cancer </w:t>
      </w:r>
      <w:r>
        <w:rPr>
          <w:bCs/>
        </w:rPr>
        <w:t>[P</w:t>
      </w:r>
      <w:r w:rsidRPr="000C0E90">
        <w:rPr>
          <w:bCs/>
        </w:rPr>
        <w:t>C</w:t>
      </w:r>
      <w:r>
        <w:rPr>
          <w:bCs/>
        </w:rPr>
        <w:t>])</w:t>
      </w:r>
      <w:r w:rsidRPr="000C0E90">
        <w:rPr>
          <w:bCs/>
        </w:rPr>
        <w:t xml:space="preserve"> is associated with a poor prognosis</w:t>
      </w:r>
      <w:r w:rsidR="00840FFE">
        <w:fldChar w:fldCharType="begin"/>
      </w:r>
      <w:r w:rsidR="00840FFE">
        <w:instrText xml:space="preserve"> ADDIN EN.CITE &lt;EndNote&gt;&lt;Cite&gt;&lt;Author&gt;Noone&lt;/Author&gt;&lt;RecNum&gt;89&lt;/RecNum&gt;&lt;DisplayText&gt;&lt;style face="superscript"&gt;1&lt;/style&gt;&lt;/DisplayText&gt;&lt;record&gt;&lt;rec-number&gt;89&lt;/rec-number&gt;&lt;foreign-keys&gt;&lt;key app="EN" db-id="daf05z25xwe9weepvd852df9awsdtwv0fa00" timestamp="1594632331"&gt;89&lt;/key&gt;&lt;/foreign-keys&gt;&lt;ref-type name="Web Page"&gt;12&lt;/ref-type&gt;&lt;contributors&gt;&lt;authors&gt;&lt;author&gt;Noone, A M&lt;/author&gt;&lt;author&gt;Howlader, N&lt;/author&gt;&lt;author&gt;Krapcho, M&lt;/author&gt;&lt;author&gt;Miler, D&lt;/author&gt;&lt;author&gt;Brest, A&lt;/author&gt;&lt;author&gt;Yu, M&lt;/author&gt;&lt;author&gt;Ruhl, J&lt;/author&gt;&lt;author&gt;Tatlovich, Z&lt;/author&gt;&lt;author&gt;Mariotto, A&lt;/author&gt;&lt;author&gt;Lewis, D R&lt;/author&gt;&lt;author&gt;Chen, H S&lt;/author&gt;&lt;author&gt;Feuer, E J&lt;/author&gt;&lt;author&gt;Cronin, K A&lt;/author&gt;&lt;/authors&gt;&lt;/contributors&gt;&lt;titles&gt;&lt;title&gt;SEER Cancer Statistics Review, 1975-2015, National Cancer Institute&lt;/title&gt;&lt;/titles&gt;&lt;dates&gt;&lt;/dates&gt;&lt;pub-location&gt;Bethesda, MD&lt;/pub-location&gt;&lt;urls&gt;&lt;related-urls&gt;&lt;url&gt;https://seer.cancer.gov/csr/1975_2015/, based on November 2017 SEER data submission, posted to the SEER web site, April 2018.&lt;/url&gt;&lt;/related-urls&gt;&lt;/urls&gt;&lt;/record&gt;&lt;/Cite&gt;&lt;/EndNote&gt;</w:instrText>
      </w:r>
      <w:r w:rsidR="00840FFE">
        <w:fldChar w:fldCharType="separate"/>
      </w:r>
      <w:r w:rsidR="00840FFE" w:rsidRPr="00854879">
        <w:rPr>
          <w:noProof/>
          <w:vertAlign w:val="superscript"/>
        </w:rPr>
        <w:t>1</w:t>
      </w:r>
      <w:r w:rsidR="00840FFE">
        <w:fldChar w:fldCharType="end"/>
      </w:r>
      <w:r w:rsidRPr="000C0E90">
        <w:rPr>
          <w:bCs/>
        </w:rPr>
        <w:t>. Surgical resection remains the only potentially curative treatment for PC and should be considered for patients presenting with early stage disease. Unfortunately, even with R0 resection (i.e.</w:t>
      </w:r>
      <w:r w:rsidR="00840FFE">
        <w:rPr>
          <w:bCs/>
        </w:rPr>
        <w:t>,</w:t>
      </w:r>
      <w:r w:rsidRPr="000C0E90">
        <w:rPr>
          <w:bCs/>
        </w:rPr>
        <w:t xml:space="preserve"> resection margins free of </w:t>
      </w:r>
      <w:r w:rsidR="00840FFE">
        <w:rPr>
          <w:bCs/>
        </w:rPr>
        <w:t>tumor</w:t>
      </w:r>
      <w:r w:rsidRPr="000C0E90">
        <w:rPr>
          <w:bCs/>
        </w:rPr>
        <w:t>), the recurrence rate (local or from undetected metastatic disease) is high</w:t>
      </w:r>
      <w:r w:rsidR="00840FFE">
        <w:fldChar w:fldCharType="begin">
          <w:fldData xml:space="preserve">PEVuZE5vdGU+PENpdGU+PEF1dGhvcj5TdWdpdXJhPC9BdXRob3I+PFllYXI+MjAxMzwvWWVhcj48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</w:fldData>
        </w:fldChar>
      </w:r>
      <w:r w:rsidR="00840FFE">
        <w:instrText xml:space="preserve"> ADDIN EN.CITE </w:instrText>
      </w:r>
      <w:r w:rsidR="00840FFE">
        <w:fldChar w:fldCharType="begin">
          <w:fldData xml:space="preserve">PEVuZE5vdGU+PENpdGU+PEF1dGhvcj5TdWdpdXJhPC9BdXRob3I+PFllYXI+MjAxMzwvWWVhcj48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</w:fldData>
        </w:fldChar>
      </w:r>
      <w:r w:rsidR="00840FFE">
        <w:instrText xml:space="preserve"> ADDIN EN.CITE.DATA </w:instrText>
      </w:r>
      <w:r w:rsidR="00840FFE">
        <w:fldChar w:fldCharType="end"/>
      </w:r>
      <w:r w:rsidR="00840FFE">
        <w:fldChar w:fldCharType="separate"/>
      </w:r>
      <w:r w:rsidR="00840FFE" w:rsidRPr="00854879">
        <w:rPr>
          <w:noProof/>
          <w:vertAlign w:val="superscript"/>
        </w:rPr>
        <w:t>2,3</w:t>
      </w:r>
      <w:r w:rsidR="00840FFE">
        <w:fldChar w:fldCharType="end"/>
      </w:r>
      <w:r w:rsidRPr="000C0E90">
        <w:rPr>
          <w:bCs/>
        </w:rPr>
        <w:t>.</w:t>
      </w:r>
      <w:r>
        <w:t xml:space="preserve"> Therefore, systemic adjuvant therapy is indicated in almost all patients who undergo resection</w:t>
      </w:r>
      <w:r w:rsidR="00840FFE">
        <w:fldChar w:fldCharType="begin"/>
      </w:r>
      <w:r w:rsidR="00840FFE">
        <w:instrText xml:space="preserve"> ADDIN EN.CITE &lt;EndNote&gt;&lt;Cite&gt;&lt;Author&gt;National Comprehensive Cancer Network&lt;/Author&gt;&lt;RecNum&gt;1&lt;/RecNum&gt;&lt;DisplayText&gt;&lt;style face="superscript"&gt;4&lt;/style&gt;&lt;/DisplayText&gt;&lt;record&gt;&lt;rec-number&gt;1&lt;/rec-number&gt;&lt;foreign-keys&gt;&lt;key app="EN" db-id="daf05z25xwe9weepvd852df9awsdtwv0fa00" timestamp="1562486108"&gt;1&lt;/key&gt;&lt;/foreign-keys&gt;&lt;ref-type name="Web Page"&gt;12&lt;/ref-type&gt;&lt;contributors&gt;&lt;authors&gt;&lt;author&gt;National Comprehensive Cancer Network, &lt;/author&gt;&lt;/authors&gt;&lt;/contributors&gt;&lt;titles&gt;&lt;title&gt;NCCN Clinical Practice Guidelines in Oncology - Pancreatic Adenocarcinoma (Version 3.2019)&lt;/title&gt;&lt;secondary-title&gt;NCCN Clinical Practice Guidelines in Oncology&lt;/secondary-title&gt;&lt;/titles&gt;&lt;number&gt;July 3, 2019&lt;/number&gt;&lt;dates&gt;&lt;/dates&gt;&lt;urls&gt;&lt;related-urls&gt;&lt;url&gt;https://www.nccn.org/professionals/physician_gls/pdf/pancreatic.pdf&lt;/url&gt;&lt;/related-urls&gt;&lt;/urls&gt;&lt;/record&gt;&lt;/Cite&gt;&lt;/EndNote&gt;</w:instrText>
      </w:r>
      <w:r w:rsidR="00840FFE">
        <w:fldChar w:fldCharType="separate"/>
      </w:r>
      <w:r w:rsidR="00840FFE" w:rsidRPr="007E4BC7">
        <w:rPr>
          <w:noProof/>
          <w:vertAlign w:val="superscript"/>
        </w:rPr>
        <w:t>4</w:t>
      </w:r>
      <w:r w:rsidR="00840FFE">
        <w:fldChar w:fldCharType="end"/>
      </w:r>
      <w:r>
        <w:t>. Furthermore, while neoadjuvant therapy is now recommended only for borderline-</w:t>
      </w:r>
      <w:proofErr w:type="spellStart"/>
      <w:r>
        <w:t>resectable</w:t>
      </w:r>
      <w:proofErr w:type="spellEnd"/>
      <w:r>
        <w:t xml:space="preserve"> cancers, its </w:t>
      </w:r>
      <w:r w:rsidRPr="000C0E90">
        <w:rPr>
          <w:bCs/>
        </w:rPr>
        <w:t>indications are expanding such that its routine use is the focus of much clinical research</w:t>
      </w:r>
      <w:r w:rsidR="00840FFE" w:rsidRPr="000C0E90">
        <w:rPr>
          <w:bCs/>
        </w:rPr>
        <w:fldChar w:fldCharType="begin">
          <w:fldData xml:space="preserve">PEVuZE5vdGU+PENpdGU+PEF1dGhvcj5CcmVzbGluPC9BdXRob3I+PFllYXI+MjAwMTwvWWVhcj48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</w:fldData>
        </w:fldChar>
      </w:r>
      <w:r w:rsidR="00840FFE">
        <w:rPr>
          <w:bCs/>
        </w:rPr>
        <w:instrText xml:space="preserve"> ADDIN EN.CITE </w:instrText>
      </w:r>
      <w:r w:rsidR="00840FFE">
        <w:rPr>
          <w:bCs/>
        </w:rPr>
        <w:fldChar w:fldCharType="begin">
          <w:fldData xml:space="preserve">PEVuZE5vdGU+PENpdGU+PEF1dGhvcj5CcmVzbGluPC9BdXRob3I+PFllYXI+MjAwMTwvWWVhcj48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</w:fldData>
        </w:fldChar>
      </w:r>
      <w:r w:rsidR="00840FFE">
        <w:rPr>
          <w:bCs/>
        </w:rPr>
        <w:instrText xml:space="preserve"> ADDIN EN.CITE.DATA </w:instrText>
      </w:r>
      <w:r w:rsidR="00840FFE">
        <w:rPr>
          <w:bCs/>
        </w:rPr>
      </w:r>
      <w:r w:rsidR="00840FFE">
        <w:rPr>
          <w:bCs/>
        </w:rPr>
        <w:fldChar w:fldCharType="end"/>
      </w:r>
      <w:r w:rsidR="00840FFE" w:rsidRPr="000C0E90">
        <w:rPr>
          <w:bCs/>
        </w:rPr>
      </w:r>
      <w:r w:rsidR="00840FFE" w:rsidRPr="000C0E90">
        <w:rPr>
          <w:bCs/>
        </w:rPr>
        <w:fldChar w:fldCharType="separate"/>
      </w:r>
      <w:r w:rsidR="00840FFE" w:rsidRPr="00DF4919">
        <w:rPr>
          <w:bCs/>
          <w:noProof/>
          <w:vertAlign w:val="superscript"/>
        </w:rPr>
        <w:t>5-8</w:t>
      </w:r>
      <w:r w:rsidR="00840FFE" w:rsidRPr="000C0E90">
        <w:rPr>
          <w:bCs/>
        </w:rPr>
        <w:fldChar w:fldCharType="end"/>
      </w:r>
      <w:r w:rsidRPr="000C0E90">
        <w:rPr>
          <w:bCs/>
        </w:rPr>
        <w:t>. In order to develop novel therapeutic approaches for PC</w:t>
      </w:r>
      <w:r>
        <w:rPr>
          <w:bCs/>
        </w:rPr>
        <w:t xml:space="preserve"> involving resection</w:t>
      </w:r>
      <w:r w:rsidRPr="000C0E90">
        <w:rPr>
          <w:bCs/>
        </w:rPr>
        <w:t xml:space="preserve">, these approaches need to be first assessed in pre-clinical models that accurately recapitulate clinical settings. </w:t>
      </w:r>
    </w:p>
    <w:p w14:paraId="530069B6" w14:textId="77777777" w:rsidR="00434EEC" w:rsidRPr="000C0E90" w:rsidRDefault="00434EEC" w:rsidP="00267B98">
      <w:pPr>
        <w:rPr>
          <w:bCs/>
        </w:rPr>
      </w:pPr>
    </w:p>
    <w:p w14:paraId="51E45F2E" w14:textId="4A09960D" w:rsidR="00434EEC" w:rsidRPr="000C0E90" w:rsidRDefault="00434EEC" w:rsidP="00267B98">
      <w:pPr>
        <w:rPr>
          <w:bCs/>
        </w:rPr>
      </w:pPr>
      <w:r w:rsidRPr="000C0E90">
        <w:rPr>
          <w:bCs/>
        </w:rPr>
        <w:t>Orthotopic mouse models of PC have been frequently used in the past to test drug treatments</w:t>
      </w:r>
      <w:r w:rsidR="00840FFE">
        <w:rPr>
          <w:bCs/>
        </w:rPr>
        <w:fldChar w:fldCharType="begin">
          <w:fldData xml:space="preserve">PEVuZE5vdGU+PENpdGU+PEF1dGhvcj5GdTwvQXV0aG9yPjxZZWFyPjE5OTI8L1llYXI+PFJlY051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U2NDUtOTwvcGFnZXM+PHZvbHVtZT44OTwvdm9s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</w:fldData>
        </w:fldChar>
      </w:r>
      <w:r w:rsidR="00840FFE">
        <w:rPr>
          <w:bCs/>
        </w:rPr>
        <w:instrText xml:space="preserve"> ADDIN EN.CITE </w:instrText>
      </w:r>
      <w:r w:rsidR="00840FFE">
        <w:rPr>
          <w:bCs/>
        </w:rPr>
        <w:fldChar w:fldCharType="begin">
          <w:fldData xml:space="preserve">PEVuZE5vdGU+PENpdGU+PEF1dGhvcj5GdTwvQXV0aG9yPjxZZWFyPjE5OTI8L1llYXI+PFJlY051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U2NDUtOTwvcGFnZXM+PHZvbHVtZT44OTwvdm9s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</w:fldData>
        </w:fldChar>
      </w:r>
      <w:r w:rsidR="00840FFE">
        <w:rPr>
          <w:bCs/>
        </w:rPr>
        <w:instrText xml:space="preserve"> ADDIN EN.CITE.DATA </w:instrText>
      </w:r>
      <w:r w:rsidR="00840FFE">
        <w:rPr>
          <w:bCs/>
        </w:rPr>
      </w:r>
      <w:r w:rsidR="00840FFE">
        <w:rPr>
          <w:bCs/>
        </w:rPr>
        <w:fldChar w:fldCharType="end"/>
      </w:r>
      <w:r w:rsidR="00840FFE">
        <w:rPr>
          <w:bCs/>
        </w:rPr>
      </w:r>
      <w:r w:rsidR="00840FFE">
        <w:rPr>
          <w:bCs/>
        </w:rPr>
        <w:fldChar w:fldCharType="separate"/>
      </w:r>
      <w:r w:rsidR="00840FFE" w:rsidRPr="00DF4919">
        <w:rPr>
          <w:bCs/>
          <w:noProof/>
          <w:vertAlign w:val="superscript"/>
        </w:rPr>
        <w:t>9,10</w:t>
      </w:r>
      <w:r w:rsidR="00840FFE">
        <w:rPr>
          <w:bCs/>
        </w:rPr>
        <w:fldChar w:fldCharType="end"/>
      </w:r>
      <w:r w:rsidRPr="000C0E90">
        <w:rPr>
          <w:bCs/>
        </w:rPr>
        <w:t xml:space="preserve">. Many of these were produced by injection of cancer cells alone into mouse pancreas, resulting in </w:t>
      </w:r>
      <w:r w:rsidR="00840FFE">
        <w:rPr>
          <w:bCs/>
        </w:rPr>
        <w:t>tumor</w:t>
      </w:r>
      <w:r w:rsidRPr="000C0E90">
        <w:rPr>
          <w:bCs/>
        </w:rPr>
        <w:t xml:space="preserve">s that lacked the prominent stroma that is characteristic of PC. More recently, orthotopic models, such as the one </w:t>
      </w:r>
      <w:r w:rsidR="00840FFE">
        <w:rPr>
          <w:bCs/>
        </w:rPr>
        <w:t xml:space="preserve">we </w:t>
      </w:r>
      <w:r w:rsidRPr="000C0E90">
        <w:rPr>
          <w:bCs/>
        </w:rPr>
        <w:t>first developed by injecting a mixture of human PC and human pancreatic stellate cells (PSCs, the primary producers of the collagenous stroma in PC)</w:t>
      </w:r>
      <w:r>
        <w:rPr>
          <w:bCs/>
        </w:rPr>
        <w:t>,</w:t>
      </w:r>
      <w:r w:rsidRPr="000C0E90">
        <w:rPr>
          <w:bCs/>
        </w:rPr>
        <w:t xml:space="preserve"> have come into regular use</w:t>
      </w:r>
      <w:r w:rsidR="00840FFE">
        <w:rPr>
          <w:bCs/>
        </w:rPr>
        <w:fldChar w:fldCharType="begin">
          <w:fldData xml:space="preserve">PEVuZE5vdGU+PENpdGU+PEF1dGhvcj5Wb25sYXVmZW48L0F1dGhvcj48WWVhcj4yMDA4PC9ZZWFy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</w:fldData>
        </w:fldChar>
      </w:r>
      <w:r w:rsidR="00840FFE">
        <w:rPr>
          <w:bCs/>
        </w:rPr>
        <w:instrText xml:space="preserve"> ADDIN EN.CITE </w:instrText>
      </w:r>
      <w:r w:rsidR="00840FFE">
        <w:rPr>
          <w:bCs/>
        </w:rPr>
        <w:fldChar w:fldCharType="begin">
          <w:fldData xml:space="preserve">PEVuZE5vdGU+PENpdGU+PEF1dGhvcj5Wb25sYXVmZW48L0F1dGhvcj48WWVhcj4yMDA4PC9ZZWFy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</w:fldData>
        </w:fldChar>
      </w:r>
      <w:r w:rsidR="00840FFE">
        <w:rPr>
          <w:bCs/>
        </w:rPr>
        <w:instrText xml:space="preserve"> ADDIN EN.CITE.DATA </w:instrText>
      </w:r>
      <w:r w:rsidR="00840FFE">
        <w:rPr>
          <w:bCs/>
        </w:rPr>
      </w:r>
      <w:r w:rsidR="00840FFE">
        <w:rPr>
          <w:bCs/>
        </w:rPr>
        <w:fldChar w:fldCharType="end"/>
      </w:r>
      <w:r w:rsidR="00840FFE">
        <w:rPr>
          <w:bCs/>
        </w:rPr>
      </w:r>
      <w:r w:rsidR="00840FFE">
        <w:rPr>
          <w:bCs/>
        </w:rPr>
        <w:fldChar w:fldCharType="separate"/>
      </w:r>
      <w:r w:rsidR="00840FFE" w:rsidRPr="00DF4919">
        <w:rPr>
          <w:bCs/>
          <w:noProof/>
          <w:vertAlign w:val="superscript"/>
        </w:rPr>
        <w:t>11,12</w:t>
      </w:r>
      <w:r w:rsidR="00840FFE">
        <w:rPr>
          <w:bCs/>
        </w:rPr>
        <w:fldChar w:fldCharType="end"/>
      </w:r>
      <w:r w:rsidRPr="000C0E90">
        <w:rPr>
          <w:bCs/>
        </w:rPr>
        <w:t xml:space="preserve">. The </w:t>
      </w:r>
      <w:r w:rsidR="00840FFE">
        <w:rPr>
          <w:bCs/>
        </w:rPr>
        <w:t>tumor</w:t>
      </w:r>
      <w:r w:rsidRPr="000C0E90">
        <w:rPr>
          <w:bCs/>
        </w:rPr>
        <w:t xml:space="preserve">s produced by such co-injection of cancer </w:t>
      </w:r>
      <w:r>
        <w:rPr>
          <w:bCs/>
        </w:rPr>
        <w:t xml:space="preserve">and </w:t>
      </w:r>
      <w:r w:rsidRPr="000C0E90">
        <w:rPr>
          <w:bCs/>
        </w:rPr>
        <w:t xml:space="preserve">stromal cells </w:t>
      </w:r>
      <w:r>
        <w:rPr>
          <w:bCs/>
        </w:rPr>
        <w:t>exhibit (</w:t>
      </w:r>
      <w:proofErr w:type="spellStart"/>
      <w:r w:rsidRPr="000C0E90">
        <w:rPr>
          <w:bCs/>
        </w:rPr>
        <w:t>i</w:t>
      </w:r>
      <w:proofErr w:type="spellEnd"/>
      <w:r w:rsidRPr="000C0E90">
        <w:rPr>
          <w:bCs/>
        </w:rPr>
        <w:t xml:space="preserve">) both </w:t>
      </w:r>
      <w:r>
        <w:rPr>
          <w:bCs/>
        </w:rPr>
        <w:t xml:space="preserve">the </w:t>
      </w:r>
      <w:r w:rsidRPr="000C0E90">
        <w:rPr>
          <w:bCs/>
        </w:rPr>
        <w:t xml:space="preserve">cancer elements and the </w:t>
      </w:r>
      <w:r>
        <w:rPr>
          <w:bCs/>
        </w:rPr>
        <w:t xml:space="preserve">characteristic </w:t>
      </w:r>
      <w:r w:rsidRPr="000C0E90">
        <w:rPr>
          <w:bCs/>
        </w:rPr>
        <w:t xml:space="preserve">stromal </w:t>
      </w:r>
      <w:r>
        <w:rPr>
          <w:bCs/>
        </w:rPr>
        <w:t>(desmoplastic) component of PC, and (</w:t>
      </w:r>
      <w:r w:rsidRPr="000C0E90">
        <w:rPr>
          <w:bCs/>
        </w:rPr>
        <w:t xml:space="preserve">ii) </w:t>
      </w:r>
      <w:r>
        <w:rPr>
          <w:bCs/>
        </w:rPr>
        <w:t xml:space="preserve">enhanced cancer cell proliferation and </w:t>
      </w:r>
      <w:r w:rsidRPr="000C0E90">
        <w:rPr>
          <w:bCs/>
        </w:rPr>
        <w:t>metastasis</w:t>
      </w:r>
      <w:r w:rsidR="00267B98">
        <w:rPr>
          <w:bCs/>
        </w:rPr>
        <w:fldChar w:fldCharType="begin">
          <w:fldData xml:space="preserve">PEVuZE5vdGU+PENpdGU+PEF1dGhvcj5Wb25sYXVmZW48L0F1dGhvcj48WWVhcj4yMDA4PC9ZZWFy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</w:fldData>
        </w:fldChar>
      </w:r>
      <w:r w:rsidR="00267B98">
        <w:rPr>
          <w:bCs/>
        </w:rPr>
        <w:instrText xml:space="preserve"> ADDIN EN.CITE </w:instrText>
      </w:r>
      <w:r w:rsidR="00267B98">
        <w:rPr>
          <w:bCs/>
        </w:rPr>
        <w:fldChar w:fldCharType="begin">
          <w:fldData xml:space="preserve">PEVuZE5vdGU+PENpdGU+PEF1dGhvcj5Wb25sYXVmZW48L0F1dGhvcj48WWVhcj4yMDA4PC9ZZWFy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</w:fldData>
        </w:fldChar>
      </w:r>
      <w:r w:rsidR="00267B98">
        <w:rPr>
          <w:bCs/>
        </w:rPr>
        <w:instrText xml:space="preserve"> ADDIN EN.CITE.DATA </w:instrText>
      </w:r>
      <w:r w:rsidR="00267B98">
        <w:rPr>
          <w:bCs/>
        </w:rPr>
      </w:r>
      <w:r w:rsidR="00267B98">
        <w:rPr>
          <w:bCs/>
        </w:rPr>
        <w:fldChar w:fldCharType="end"/>
      </w:r>
      <w:r w:rsidR="00267B98">
        <w:rPr>
          <w:bCs/>
        </w:rPr>
      </w:r>
      <w:r w:rsidR="00267B98">
        <w:rPr>
          <w:bCs/>
        </w:rPr>
        <w:fldChar w:fldCharType="separate"/>
      </w:r>
      <w:r w:rsidR="00267B98" w:rsidRPr="00DF4919">
        <w:rPr>
          <w:bCs/>
          <w:noProof/>
          <w:vertAlign w:val="superscript"/>
        </w:rPr>
        <w:t>11</w:t>
      </w:r>
      <w:r w:rsidR="00267B98">
        <w:rPr>
          <w:bCs/>
        </w:rPr>
        <w:fldChar w:fldCharType="end"/>
      </w:r>
      <w:r w:rsidRPr="000C0E90">
        <w:rPr>
          <w:bCs/>
        </w:rPr>
        <w:t xml:space="preserve">. Thus, this model closely resembles </w:t>
      </w:r>
      <w:r w:rsidRPr="000C0E90">
        <w:rPr>
          <w:bCs/>
        </w:rPr>
        <w:lastRenderedPageBreak/>
        <w:t xml:space="preserve">human PC. While a number of </w:t>
      </w:r>
      <w:proofErr w:type="spellStart"/>
      <w:r w:rsidRPr="000C0E90">
        <w:rPr>
          <w:bCs/>
        </w:rPr>
        <w:t>resectional</w:t>
      </w:r>
      <w:proofErr w:type="spellEnd"/>
      <w:r w:rsidRPr="000C0E90">
        <w:rPr>
          <w:bCs/>
        </w:rPr>
        <w:t xml:space="preserve"> models of orthotopic PC have been described</w:t>
      </w:r>
      <w:r w:rsidR="00267B98">
        <w:rPr>
          <w:bCs/>
        </w:rPr>
        <w:fldChar w:fldCharType="begin">
          <w:fldData xml:space="preserve">PEVuZE5vdGU+PENpdGU+PEF1dGhvcj5UZXBlbDwvQXV0aG9yPjxZZWFyPjIwMDY8L1llYXI+PFJl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</w:fldData>
        </w:fldChar>
      </w:r>
      <w:r w:rsidR="00267B98">
        <w:rPr>
          <w:bCs/>
        </w:rPr>
        <w:instrText xml:space="preserve"> ADDIN EN.CITE </w:instrText>
      </w:r>
      <w:r w:rsidR="00267B98">
        <w:rPr>
          <w:bCs/>
        </w:rPr>
        <w:fldChar w:fldCharType="begin">
          <w:fldData xml:space="preserve">PEVuZE5vdGU+PENpdGU+PEF1dGhvcj5UZXBlbDwvQXV0aG9yPjxZZWFyPjIwMDY8L1llYXI+PFJl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</w:fldData>
        </w:fldChar>
      </w:r>
      <w:r w:rsidR="00267B98">
        <w:rPr>
          <w:bCs/>
        </w:rPr>
        <w:instrText xml:space="preserve"> ADDIN EN.CITE.DATA </w:instrText>
      </w:r>
      <w:r w:rsidR="00267B98">
        <w:rPr>
          <w:bCs/>
        </w:rPr>
      </w:r>
      <w:r w:rsidR="00267B98">
        <w:rPr>
          <w:bCs/>
        </w:rPr>
        <w:fldChar w:fldCharType="end"/>
      </w:r>
      <w:r w:rsidR="00267B98">
        <w:rPr>
          <w:bCs/>
        </w:rPr>
      </w:r>
      <w:r w:rsidR="00267B98">
        <w:rPr>
          <w:bCs/>
        </w:rPr>
        <w:fldChar w:fldCharType="separate"/>
      </w:r>
      <w:r w:rsidR="00267B98" w:rsidRPr="00DF4919">
        <w:rPr>
          <w:bCs/>
          <w:noProof/>
          <w:vertAlign w:val="superscript"/>
        </w:rPr>
        <w:t>13-16</w:t>
      </w:r>
      <w:r w:rsidR="00267B98">
        <w:rPr>
          <w:bCs/>
        </w:rPr>
        <w:fldChar w:fldCharType="end"/>
      </w:r>
      <w:r w:rsidRPr="000C0E90">
        <w:rPr>
          <w:bCs/>
        </w:rPr>
        <w:t>, none</w:t>
      </w:r>
      <w:r>
        <w:rPr>
          <w:bCs/>
        </w:rPr>
        <w:t xml:space="preserve"> have</w:t>
      </w:r>
      <w:r w:rsidRPr="000C0E90">
        <w:rPr>
          <w:bCs/>
        </w:rPr>
        <w:t xml:space="preserve"> reflect</w:t>
      </w:r>
      <w:r>
        <w:rPr>
          <w:bCs/>
        </w:rPr>
        <w:t>ed</w:t>
      </w:r>
      <w:r w:rsidRPr="000C0E90">
        <w:rPr>
          <w:bCs/>
        </w:rPr>
        <w:t xml:space="preserve"> the clinical realities of pancreatic resection in humans </w:t>
      </w:r>
      <w:r>
        <w:rPr>
          <w:bCs/>
        </w:rPr>
        <w:t xml:space="preserve">as </w:t>
      </w:r>
      <w:r w:rsidR="00F41DC0">
        <w:rPr>
          <w:bCs/>
        </w:rPr>
        <w:t xml:space="preserve">accurate as </w:t>
      </w:r>
      <w:r>
        <w:rPr>
          <w:bCs/>
        </w:rPr>
        <w:t xml:space="preserve">this model, </w:t>
      </w:r>
      <w:r w:rsidRPr="000C0E90">
        <w:rPr>
          <w:bCs/>
        </w:rPr>
        <w:t xml:space="preserve">and therefore </w:t>
      </w:r>
      <w:r>
        <w:rPr>
          <w:bCs/>
        </w:rPr>
        <w:t xml:space="preserve">have been </w:t>
      </w:r>
      <w:r w:rsidRPr="000C0E90">
        <w:rPr>
          <w:bCs/>
        </w:rPr>
        <w:t xml:space="preserve">suboptimal for testing adjuvant or neoadjuvant treatments. </w:t>
      </w:r>
    </w:p>
    <w:p w14:paraId="41244F69" w14:textId="77777777" w:rsidR="00434EEC" w:rsidRPr="000C0E90" w:rsidRDefault="00434EEC" w:rsidP="00267B98">
      <w:pPr>
        <w:rPr>
          <w:bCs/>
        </w:rPr>
      </w:pPr>
    </w:p>
    <w:p w14:paraId="7475A0DD" w14:textId="765543F6" w:rsidR="00434EEC" w:rsidRPr="000C0E90" w:rsidRDefault="00434EEC" w:rsidP="00267B98">
      <w:pPr>
        <w:rPr>
          <w:bCs/>
        </w:rPr>
      </w:pPr>
      <w:r w:rsidRPr="000C0E90">
        <w:rPr>
          <w:bCs/>
        </w:rPr>
        <w:t xml:space="preserve">The aim of </w:t>
      </w:r>
      <w:r>
        <w:rPr>
          <w:bCs/>
        </w:rPr>
        <w:t>the mouse model</w:t>
      </w:r>
      <w:r w:rsidRPr="000C0E90">
        <w:rPr>
          <w:bCs/>
        </w:rPr>
        <w:t xml:space="preserve"> </w:t>
      </w:r>
      <w:r>
        <w:rPr>
          <w:bCs/>
        </w:rPr>
        <w:t xml:space="preserve">presented </w:t>
      </w:r>
      <w:r w:rsidR="004E7141">
        <w:rPr>
          <w:bCs/>
        </w:rPr>
        <w:t>wa</w:t>
      </w:r>
      <w:r w:rsidRPr="000C0E90">
        <w:rPr>
          <w:bCs/>
        </w:rPr>
        <w:t>s to demonstrate how to</w:t>
      </w:r>
      <w:r>
        <w:rPr>
          <w:bCs/>
        </w:rPr>
        <w:t>:</w:t>
      </w:r>
      <w:r w:rsidRPr="000C0E90">
        <w:rPr>
          <w:bCs/>
        </w:rPr>
        <w:t xml:space="preserve"> </w:t>
      </w:r>
      <w:r>
        <w:rPr>
          <w:bCs/>
        </w:rPr>
        <w:t>(</w:t>
      </w:r>
      <w:proofErr w:type="spellStart"/>
      <w:r w:rsidRPr="000C0E90">
        <w:rPr>
          <w:bCs/>
        </w:rPr>
        <w:t>i</w:t>
      </w:r>
      <w:proofErr w:type="spellEnd"/>
      <w:r w:rsidRPr="000C0E90">
        <w:rPr>
          <w:bCs/>
        </w:rPr>
        <w:t xml:space="preserve">) successfully implant orthotopic pancreatic cancer while minimizing inadvertent peritoneal dissemination and </w:t>
      </w:r>
      <w:r>
        <w:rPr>
          <w:bCs/>
        </w:rPr>
        <w:t>(</w:t>
      </w:r>
      <w:r w:rsidRPr="000C0E90">
        <w:rPr>
          <w:bCs/>
        </w:rPr>
        <w:t xml:space="preserve">ii) subsequently completely resect the cancer. The paper highlight tips and potential pitfalls of this technique. </w:t>
      </w:r>
    </w:p>
    <w:p w14:paraId="5FA93113" w14:textId="77777777" w:rsidR="00434EEC" w:rsidRPr="000C0E90" w:rsidRDefault="00434EEC" w:rsidP="00267B98">
      <w:pPr>
        <w:rPr>
          <w:b/>
        </w:rPr>
      </w:pPr>
    </w:p>
    <w:p w14:paraId="78CC8A3A" w14:textId="0DD56525" w:rsidR="00434EEC" w:rsidRDefault="00267B98" w:rsidP="00267B98">
      <w:pPr>
        <w:rPr>
          <w:b/>
        </w:rPr>
      </w:pPr>
      <w:r>
        <w:rPr>
          <w:b/>
        </w:rPr>
        <w:t>PROTOCOL:</w:t>
      </w:r>
    </w:p>
    <w:p w14:paraId="59DFDB97" w14:textId="77777777" w:rsidR="00434EEC" w:rsidRDefault="00434EEC" w:rsidP="00267B98">
      <w:pPr>
        <w:rPr>
          <w:bCs/>
        </w:rPr>
      </w:pPr>
    </w:p>
    <w:p w14:paraId="7BF807E5" w14:textId="42E3F362" w:rsidR="00434EEC" w:rsidRPr="000C0E90" w:rsidRDefault="00434EEC" w:rsidP="00267B98">
      <w:pPr>
        <w:rPr>
          <w:bCs/>
        </w:rPr>
      </w:pPr>
      <w:r w:rsidRPr="000C0E90">
        <w:rPr>
          <w:bCs/>
        </w:rPr>
        <w:t xml:space="preserve">All procedures were approved by the Animal Care and Ethics Committee of the University of New South Wales (17/109A). Female athymic </w:t>
      </w:r>
      <w:proofErr w:type="spellStart"/>
      <w:r w:rsidRPr="000C0E90">
        <w:rPr>
          <w:bCs/>
        </w:rPr>
        <w:t>Balb</w:t>
      </w:r>
      <w:proofErr w:type="spellEnd"/>
      <w:r w:rsidRPr="000C0E90">
        <w:rPr>
          <w:bCs/>
        </w:rPr>
        <w:t>/c nude mice, aged 8-10 weeks weighing 16-18</w:t>
      </w:r>
      <w:r w:rsidR="00267B98">
        <w:rPr>
          <w:bCs/>
        </w:rPr>
        <w:t xml:space="preserve"> </w:t>
      </w:r>
      <w:r w:rsidRPr="000C0E90">
        <w:rPr>
          <w:bCs/>
        </w:rPr>
        <w:t>g</w:t>
      </w:r>
      <w:r w:rsidR="00267B98">
        <w:rPr>
          <w:bCs/>
        </w:rPr>
        <w:t>,</w:t>
      </w:r>
      <w:r w:rsidRPr="000C0E90">
        <w:rPr>
          <w:bCs/>
        </w:rPr>
        <w:t xml:space="preserve"> were used for this protocol. Mice were housed in microisolator cages and fed </w:t>
      </w:r>
      <w:r w:rsidR="00267B98" w:rsidRPr="000C0E90">
        <w:rPr>
          <w:bCs/>
        </w:rPr>
        <w:t>commercially available</w:t>
      </w:r>
      <w:r w:rsidRPr="000C0E90">
        <w:rPr>
          <w:bCs/>
        </w:rPr>
        <w:t xml:space="preserve"> pelleted food and water </w:t>
      </w:r>
      <w:r w:rsidRPr="000C0E90">
        <w:rPr>
          <w:bCs/>
          <w:i/>
          <w:iCs/>
        </w:rPr>
        <w:t>ad libitum</w:t>
      </w:r>
      <w:r w:rsidRPr="000C0E90">
        <w:rPr>
          <w:bCs/>
        </w:rPr>
        <w:t>.</w:t>
      </w:r>
      <w:r w:rsidR="0027046F">
        <w:rPr>
          <w:bCs/>
        </w:rPr>
        <w:t xml:space="preserve"> </w:t>
      </w:r>
    </w:p>
    <w:p w14:paraId="7553C670" w14:textId="77777777" w:rsidR="00434EEC" w:rsidRPr="000C0E90" w:rsidRDefault="00434EEC" w:rsidP="00267B98">
      <w:pPr>
        <w:rPr>
          <w:bCs/>
        </w:rPr>
      </w:pPr>
    </w:p>
    <w:p w14:paraId="0FB17D15" w14:textId="652D1FE9" w:rsidR="00267B98" w:rsidRDefault="00434EEC" w:rsidP="00267B98">
      <w:pPr>
        <w:pStyle w:val="Heading2"/>
        <w:numPr>
          <w:ilvl w:val="0"/>
          <w:numId w:val="1"/>
        </w:numPr>
        <w:ind w:left="0" w:firstLine="0"/>
      </w:pPr>
      <w:r>
        <w:t>Orthotopic pancreatic cancer implantation</w:t>
      </w:r>
    </w:p>
    <w:p w14:paraId="0F2E14F9" w14:textId="77777777" w:rsidR="00267B98" w:rsidRPr="00267B98" w:rsidRDefault="00267B98" w:rsidP="00267B98">
      <w:pPr>
        <w:rPr>
          <w:lang w:val="en-AU"/>
        </w:rPr>
      </w:pPr>
    </w:p>
    <w:p w14:paraId="6F9D0F1C" w14:textId="0F86BF02" w:rsidR="005079A0" w:rsidRPr="0027046F" w:rsidRDefault="00434EEC" w:rsidP="00267B98">
      <w:pPr>
        <w:pStyle w:val="ListParagraph"/>
        <w:numPr>
          <w:ilvl w:val="1"/>
          <w:numId w:val="2"/>
        </w:numPr>
        <w:ind w:left="0" w:firstLine="0"/>
        <w:rPr>
          <w:highlight w:val="yellow"/>
        </w:rPr>
      </w:pPr>
      <w:r w:rsidRPr="0027046F">
        <w:rPr>
          <w:highlight w:val="yellow"/>
        </w:rPr>
        <w:t xml:space="preserve">Prepare the cells for implantation. First, calculate the number of cells required for the procedure (1 </w:t>
      </w:r>
      <w:r w:rsidR="00267B98">
        <w:rPr>
          <w:highlight w:val="yellow"/>
        </w:rPr>
        <w:t>x</w:t>
      </w:r>
      <w:r w:rsidRPr="0027046F">
        <w:rPr>
          <w:highlight w:val="yellow"/>
        </w:rPr>
        <w:t xml:space="preserve"> 10</w:t>
      </w:r>
      <w:r w:rsidRPr="0027046F">
        <w:rPr>
          <w:highlight w:val="yellow"/>
          <w:vertAlign w:val="superscript"/>
        </w:rPr>
        <w:t>6</w:t>
      </w:r>
      <w:r w:rsidRPr="0027046F">
        <w:rPr>
          <w:highlight w:val="yellow"/>
        </w:rPr>
        <w:t xml:space="preserve"> luciferase-</w:t>
      </w:r>
      <w:r w:rsidR="00DF4919" w:rsidRPr="0027046F">
        <w:rPr>
          <w:highlight w:val="yellow"/>
        </w:rPr>
        <w:t>tagged</w:t>
      </w:r>
      <w:r w:rsidRPr="0027046F">
        <w:rPr>
          <w:highlight w:val="yellow"/>
        </w:rPr>
        <w:t xml:space="preserve"> AsPC-1 cells and 1 </w:t>
      </w:r>
      <w:r w:rsidR="00267B98">
        <w:rPr>
          <w:highlight w:val="yellow"/>
        </w:rPr>
        <w:t>x</w:t>
      </w:r>
      <w:r w:rsidRPr="0027046F">
        <w:rPr>
          <w:highlight w:val="yellow"/>
        </w:rPr>
        <w:t xml:space="preserve"> 10</w:t>
      </w:r>
      <w:r w:rsidRPr="0027046F">
        <w:rPr>
          <w:highlight w:val="yellow"/>
          <w:vertAlign w:val="superscript"/>
        </w:rPr>
        <w:t>6</w:t>
      </w:r>
      <w:r w:rsidRPr="0027046F">
        <w:rPr>
          <w:highlight w:val="yellow"/>
        </w:rPr>
        <w:t xml:space="preserve"> cancer-associated human pancreatic stellate cells [</w:t>
      </w:r>
      <w:proofErr w:type="spellStart"/>
      <w:r w:rsidRPr="0027046F">
        <w:rPr>
          <w:highlight w:val="yellow"/>
        </w:rPr>
        <w:t>CAhPSCs</w:t>
      </w:r>
      <w:proofErr w:type="spellEnd"/>
      <w:r w:rsidRPr="0027046F">
        <w:rPr>
          <w:highlight w:val="yellow"/>
        </w:rPr>
        <w:t xml:space="preserve">] are required for each animal). </w:t>
      </w:r>
    </w:p>
    <w:p w14:paraId="792E9FDE" w14:textId="77777777" w:rsidR="00A61CFE" w:rsidRDefault="00A61CFE" w:rsidP="00267B98"/>
    <w:p w14:paraId="1263D7DB" w14:textId="2BBBB26F" w:rsidR="005079A0" w:rsidRDefault="00267B98" w:rsidP="00267B98">
      <w:pPr>
        <w:pStyle w:val="ListParagraph"/>
        <w:numPr>
          <w:ilvl w:val="2"/>
          <w:numId w:val="2"/>
        </w:numPr>
        <w:ind w:left="0" w:firstLine="0"/>
      </w:pPr>
      <w:r>
        <w:t>Maintain these</w:t>
      </w:r>
      <w:r w:rsidR="003C5136">
        <w:t xml:space="preserve"> cells in a </w:t>
      </w:r>
      <w:r w:rsidR="004F00D3">
        <w:t>humidified</w:t>
      </w:r>
      <w:r w:rsidR="003C5136">
        <w:t xml:space="preserve"> temperature-controlled </w:t>
      </w:r>
      <w:r w:rsidR="003C5136" w:rsidRPr="003C5136">
        <w:t>CO</w:t>
      </w:r>
      <w:r w:rsidR="003C5136">
        <w:rPr>
          <w:vertAlign w:val="subscript"/>
        </w:rPr>
        <w:t>2</w:t>
      </w:r>
      <w:r w:rsidR="003C5136">
        <w:t xml:space="preserve"> incubator and </w:t>
      </w:r>
      <w:r>
        <w:t xml:space="preserve">perform </w:t>
      </w:r>
      <w:r w:rsidR="003C5136">
        <w:t xml:space="preserve">routine mycoplasma testing. Culture medium used for AsPC-1 and </w:t>
      </w:r>
      <w:proofErr w:type="spellStart"/>
      <w:r w:rsidR="003C5136">
        <w:t>CAhPSCs</w:t>
      </w:r>
      <w:proofErr w:type="spellEnd"/>
      <w:r w:rsidR="003C5136">
        <w:t xml:space="preserve"> are RPMI 1640 (with 300</w:t>
      </w:r>
      <w:r>
        <w:t xml:space="preserve"> </w:t>
      </w:r>
      <w:r w:rsidR="003C5136">
        <w:t>mg/L L-glutamine, 20% v/v foetal bovine serum</w:t>
      </w:r>
      <w:r w:rsidR="004F00D3">
        <w:t>, 1% v/v penicillin/streptomycin</w:t>
      </w:r>
      <w:r w:rsidR="003C5136">
        <w:t>) and IMDM (with 4 mM L-glutamine, 10% v/v foetal bovine serum</w:t>
      </w:r>
      <w:r w:rsidR="004F00D3">
        <w:t>, 1% v/v penicillin/streptomycin</w:t>
      </w:r>
      <w:r w:rsidR="003C5136">
        <w:t xml:space="preserve">). </w:t>
      </w:r>
    </w:p>
    <w:p w14:paraId="2C85BA2C" w14:textId="77777777" w:rsidR="00A61CFE" w:rsidRDefault="00A61CFE" w:rsidP="00267B98"/>
    <w:p w14:paraId="57B27027" w14:textId="297CDA93" w:rsidR="005079A0" w:rsidRPr="0027046F" w:rsidRDefault="00434EEC" w:rsidP="00267B98">
      <w:pPr>
        <w:pStyle w:val="ListParagraph"/>
        <w:numPr>
          <w:ilvl w:val="2"/>
          <w:numId w:val="2"/>
        </w:numPr>
        <w:ind w:left="0" w:firstLine="0"/>
        <w:rPr>
          <w:highlight w:val="yellow"/>
        </w:rPr>
      </w:pPr>
      <w:r w:rsidRPr="0027046F">
        <w:rPr>
          <w:highlight w:val="yellow"/>
        </w:rPr>
        <w:t xml:space="preserve">Use standard cell culture techniques to </w:t>
      </w:r>
      <w:r w:rsidR="00267B98" w:rsidRPr="0027046F">
        <w:rPr>
          <w:highlight w:val="yellow"/>
        </w:rPr>
        <w:t>trypsinize</w:t>
      </w:r>
      <w:r w:rsidRPr="0027046F">
        <w:rPr>
          <w:highlight w:val="yellow"/>
        </w:rPr>
        <w:t xml:space="preserve"> the cells into a cell suspension. </w:t>
      </w:r>
      <w:r w:rsidR="003C5136" w:rsidRPr="0027046F">
        <w:rPr>
          <w:highlight w:val="yellow"/>
        </w:rPr>
        <w:t>Neutrali</w:t>
      </w:r>
      <w:r w:rsidR="00267B98">
        <w:rPr>
          <w:highlight w:val="yellow"/>
        </w:rPr>
        <w:t>z</w:t>
      </w:r>
      <w:r w:rsidR="003C5136" w:rsidRPr="0027046F">
        <w:rPr>
          <w:highlight w:val="yellow"/>
        </w:rPr>
        <w:t xml:space="preserve">e the trypsin using the respective complete culture medium at a volume twice that of the trypsin solution used. </w:t>
      </w:r>
    </w:p>
    <w:p w14:paraId="73B20945" w14:textId="77777777" w:rsidR="00A61CFE" w:rsidRPr="0027046F" w:rsidRDefault="00A61CFE" w:rsidP="00267B98">
      <w:pPr>
        <w:rPr>
          <w:highlight w:val="yellow"/>
        </w:rPr>
      </w:pPr>
    </w:p>
    <w:p w14:paraId="511FBFF7" w14:textId="6391EFEC" w:rsidR="005079A0" w:rsidRPr="0027046F" w:rsidRDefault="00434EEC" w:rsidP="00267B98">
      <w:pPr>
        <w:pStyle w:val="ListParagraph"/>
        <w:numPr>
          <w:ilvl w:val="2"/>
          <w:numId w:val="2"/>
        </w:numPr>
        <w:ind w:left="0" w:firstLine="0"/>
        <w:rPr>
          <w:highlight w:val="yellow"/>
        </w:rPr>
      </w:pPr>
      <w:r w:rsidRPr="0027046F">
        <w:rPr>
          <w:highlight w:val="yellow"/>
        </w:rPr>
        <w:t xml:space="preserve">Wash these cells twice with phosphate buffered saline (PBS) and resuspend into </w:t>
      </w:r>
      <w:r w:rsidR="004E7141" w:rsidRPr="0027046F">
        <w:rPr>
          <w:highlight w:val="yellow"/>
        </w:rPr>
        <w:t xml:space="preserve">a </w:t>
      </w:r>
      <w:r w:rsidRPr="0027046F">
        <w:rPr>
          <w:highlight w:val="yellow"/>
        </w:rPr>
        <w:t xml:space="preserve">mixture containing 1 </w:t>
      </w:r>
      <w:r w:rsidR="00267B98">
        <w:rPr>
          <w:highlight w:val="yellow"/>
        </w:rPr>
        <w:t>x</w:t>
      </w:r>
      <w:r w:rsidRPr="0027046F">
        <w:rPr>
          <w:highlight w:val="yellow"/>
        </w:rPr>
        <w:t xml:space="preserve"> 10</w:t>
      </w:r>
      <w:r w:rsidRPr="0027046F">
        <w:rPr>
          <w:highlight w:val="yellow"/>
          <w:vertAlign w:val="superscript"/>
        </w:rPr>
        <w:t>6</w:t>
      </w:r>
      <w:r w:rsidRPr="0027046F">
        <w:rPr>
          <w:highlight w:val="yellow"/>
        </w:rPr>
        <w:t xml:space="preserve"> AsPC-1 cells and 1 </w:t>
      </w:r>
      <w:r w:rsidR="00267B98">
        <w:rPr>
          <w:highlight w:val="yellow"/>
        </w:rPr>
        <w:t>x</w:t>
      </w:r>
      <w:r w:rsidRPr="0027046F">
        <w:rPr>
          <w:highlight w:val="yellow"/>
        </w:rPr>
        <w:t xml:space="preserve"> 10</w:t>
      </w:r>
      <w:r w:rsidRPr="0027046F">
        <w:rPr>
          <w:highlight w:val="yellow"/>
          <w:vertAlign w:val="superscript"/>
        </w:rPr>
        <w:t>6</w:t>
      </w:r>
      <w:r w:rsidRPr="0027046F">
        <w:rPr>
          <w:highlight w:val="yellow"/>
        </w:rPr>
        <w:t xml:space="preserve"> </w:t>
      </w:r>
      <w:proofErr w:type="spellStart"/>
      <w:r w:rsidRPr="0027046F">
        <w:rPr>
          <w:highlight w:val="yellow"/>
        </w:rPr>
        <w:t>CAhPSCs</w:t>
      </w:r>
      <w:proofErr w:type="spellEnd"/>
      <w:r w:rsidRPr="0027046F">
        <w:rPr>
          <w:highlight w:val="yellow"/>
        </w:rPr>
        <w:t xml:space="preserve"> </w:t>
      </w:r>
      <w:r w:rsidR="00A82BDF" w:rsidRPr="0027046F">
        <w:rPr>
          <w:highlight w:val="yellow"/>
        </w:rPr>
        <w:t>in</w:t>
      </w:r>
      <w:r w:rsidRPr="0027046F">
        <w:rPr>
          <w:highlight w:val="yellow"/>
        </w:rPr>
        <w:t xml:space="preserve"> </w:t>
      </w:r>
      <w:r w:rsidR="00267B98">
        <w:rPr>
          <w:highlight w:val="yellow"/>
        </w:rPr>
        <w:t xml:space="preserve">a </w:t>
      </w:r>
      <w:r w:rsidRPr="0027046F">
        <w:rPr>
          <w:highlight w:val="yellow"/>
        </w:rPr>
        <w:t>50 </w:t>
      </w:r>
      <w:proofErr w:type="spellStart"/>
      <w:r w:rsidRPr="0027046F">
        <w:rPr>
          <w:highlight w:val="yellow"/>
        </w:rPr>
        <w:t>μL</w:t>
      </w:r>
      <w:proofErr w:type="spellEnd"/>
      <w:r w:rsidRPr="0027046F">
        <w:rPr>
          <w:highlight w:val="yellow"/>
        </w:rPr>
        <w:t xml:space="preserve"> cell suspension. </w:t>
      </w:r>
    </w:p>
    <w:p w14:paraId="064EC244" w14:textId="77777777" w:rsidR="00A61CFE" w:rsidRPr="0027046F" w:rsidRDefault="00A61CFE" w:rsidP="00267B98">
      <w:pPr>
        <w:pStyle w:val="ListParagraph"/>
        <w:ind w:left="0"/>
        <w:rPr>
          <w:highlight w:val="yellow"/>
        </w:rPr>
      </w:pPr>
    </w:p>
    <w:p w14:paraId="102CB708" w14:textId="58BF5843" w:rsidR="00434EEC" w:rsidRPr="0027046F" w:rsidRDefault="00434EEC" w:rsidP="00267B98">
      <w:pPr>
        <w:pStyle w:val="ListParagraph"/>
        <w:numPr>
          <w:ilvl w:val="2"/>
          <w:numId w:val="2"/>
        </w:numPr>
        <w:ind w:left="0" w:firstLine="0"/>
        <w:rPr>
          <w:highlight w:val="yellow"/>
        </w:rPr>
      </w:pPr>
      <w:r w:rsidRPr="0027046F">
        <w:rPr>
          <w:highlight w:val="yellow"/>
        </w:rPr>
        <w:t>Keep this suspension on ice until use.</w:t>
      </w:r>
    </w:p>
    <w:p w14:paraId="2DD25CBB" w14:textId="77777777" w:rsidR="00A61CFE" w:rsidRDefault="00A61CFE" w:rsidP="00267B98">
      <w:pPr>
        <w:pStyle w:val="ListParagraph"/>
        <w:ind w:left="0"/>
      </w:pPr>
    </w:p>
    <w:p w14:paraId="1E7659D1" w14:textId="717D46E1" w:rsidR="00434EEC" w:rsidRDefault="00434EEC" w:rsidP="00267B98">
      <w:pPr>
        <w:pStyle w:val="ListParagraph"/>
        <w:numPr>
          <w:ilvl w:val="1"/>
          <w:numId w:val="2"/>
        </w:numPr>
        <w:ind w:left="0" w:firstLine="0"/>
      </w:pPr>
      <w:r>
        <w:t xml:space="preserve">Prepare a class II biosafety cabinet for the procedure. Use a heating mat overlaid by a sterile plastic drape. For magnification during the procedure, use a pair of </w:t>
      </w:r>
      <w:r w:rsidR="00267B98">
        <w:t xml:space="preserve">2.5x to 3.5x </w:t>
      </w:r>
      <w:r>
        <w:t>magnification surgical loupes.</w:t>
      </w:r>
    </w:p>
    <w:p w14:paraId="1B1EAE97" w14:textId="6E19758B" w:rsidR="00A61CFE" w:rsidRDefault="00A61CFE" w:rsidP="00267B98"/>
    <w:p w14:paraId="3D606B56" w14:textId="3FBCB2EF" w:rsidR="00434EEC" w:rsidRPr="0027046F" w:rsidRDefault="00434EEC" w:rsidP="00267B98">
      <w:pPr>
        <w:pStyle w:val="ListParagraph"/>
        <w:numPr>
          <w:ilvl w:val="1"/>
          <w:numId w:val="2"/>
        </w:numPr>
        <w:ind w:left="0" w:firstLine="0"/>
        <w:rPr>
          <w:highlight w:val="yellow"/>
        </w:rPr>
      </w:pPr>
      <w:r w:rsidRPr="0027046F">
        <w:rPr>
          <w:highlight w:val="yellow"/>
        </w:rPr>
        <w:t>Prepare purse-string swabs by cutting a hole, 1 cm in diameter, into a gauze swab. Secure this hole with a purse-string suture. Any fine braided suture can be used for this (e</w:t>
      </w:r>
      <w:r w:rsidR="004E7141" w:rsidRPr="0027046F">
        <w:rPr>
          <w:highlight w:val="yellow"/>
        </w:rPr>
        <w:t>.</w:t>
      </w:r>
      <w:r w:rsidRPr="0027046F">
        <w:rPr>
          <w:highlight w:val="yellow"/>
        </w:rPr>
        <w:t>g</w:t>
      </w:r>
      <w:r w:rsidR="004E7141" w:rsidRPr="0027046F">
        <w:rPr>
          <w:highlight w:val="yellow"/>
        </w:rPr>
        <w:t>.</w:t>
      </w:r>
      <w:r w:rsidRPr="0027046F">
        <w:rPr>
          <w:highlight w:val="yellow"/>
        </w:rPr>
        <w:t xml:space="preserve">, 5/0 polyglycolic acid suture). Braided suture material is recommended as it allows the loose knot to stay in place after tightening. This is illustrated in </w:t>
      </w:r>
      <w:r w:rsidRPr="00267B98">
        <w:rPr>
          <w:b/>
          <w:bCs/>
          <w:highlight w:val="yellow"/>
        </w:rPr>
        <w:t>Figure 1a</w:t>
      </w:r>
      <w:r w:rsidRPr="0027046F">
        <w:rPr>
          <w:highlight w:val="yellow"/>
        </w:rPr>
        <w:t>.</w:t>
      </w:r>
    </w:p>
    <w:p w14:paraId="452945E7" w14:textId="09E47517" w:rsidR="00A61CFE" w:rsidRDefault="00A61CFE" w:rsidP="00267B98"/>
    <w:p w14:paraId="370295DD" w14:textId="71131DE3" w:rsidR="00434EEC" w:rsidRPr="00267B98" w:rsidRDefault="00434EEC" w:rsidP="00267B98">
      <w:pPr>
        <w:pStyle w:val="ListParagraph"/>
        <w:numPr>
          <w:ilvl w:val="1"/>
          <w:numId w:val="2"/>
        </w:numPr>
        <w:ind w:left="0" w:firstLine="0"/>
      </w:pPr>
      <w:r w:rsidRPr="00267B98">
        <w:t>Anaestheti</w:t>
      </w:r>
      <w:r w:rsidR="00267B98">
        <w:t>z</w:t>
      </w:r>
      <w:r w:rsidRPr="00267B98">
        <w:t xml:space="preserve">e the mouse with 80 mg/kg of ketamine and 10 mg/kg of xylazine by intraperitoneal injection. </w:t>
      </w:r>
      <w:r w:rsidRPr="00267B98">
        <w:rPr>
          <w:highlight w:val="yellow"/>
        </w:rPr>
        <w:t>Once anaestheti</w:t>
      </w:r>
      <w:r w:rsidR="00267B98">
        <w:rPr>
          <w:highlight w:val="yellow"/>
        </w:rPr>
        <w:t>z</w:t>
      </w:r>
      <w:r w:rsidRPr="00267B98">
        <w:rPr>
          <w:highlight w:val="yellow"/>
        </w:rPr>
        <w:t>ed, place the mouse on the sterile field in a supine position and apply povidone-iodine followed by 70% ethanol for skin preparation.</w:t>
      </w:r>
    </w:p>
    <w:p w14:paraId="1D1B47D9" w14:textId="15D7A36E" w:rsidR="00A61CFE" w:rsidRPr="0027046F" w:rsidRDefault="00A61CFE" w:rsidP="00267B98">
      <w:pPr>
        <w:rPr>
          <w:highlight w:val="yellow"/>
        </w:rPr>
      </w:pPr>
    </w:p>
    <w:p w14:paraId="793C0E08" w14:textId="45542152" w:rsidR="00434EEC" w:rsidRPr="0027046F" w:rsidRDefault="00434EEC" w:rsidP="00267B98">
      <w:pPr>
        <w:pStyle w:val="ListParagraph"/>
        <w:numPr>
          <w:ilvl w:val="1"/>
          <w:numId w:val="2"/>
        </w:numPr>
        <w:ind w:left="0" w:firstLine="0"/>
        <w:rPr>
          <w:highlight w:val="yellow"/>
        </w:rPr>
      </w:pPr>
      <w:r w:rsidRPr="0027046F">
        <w:rPr>
          <w:highlight w:val="yellow"/>
        </w:rPr>
        <w:t>Make a longitudinal incision in the skin of the left cranial quadrant of the abdomen</w:t>
      </w:r>
      <w:r w:rsidR="00267B98">
        <w:rPr>
          <w:highlight w:val="yellow"/>
        </w:rPr>
        <w:t>, and then</w:t>
      </w:r>
      <w:r w:rsidRPr="0027046F">
        <w:rPr>
          <w:highlight w:val="yellow"/>
        </w:rPr>
        <w:t xml:space="preserve"> enter the abdomen by incising the muscular layer between forceps. </w:t>
      </w:r>
    </w:p>
    <w:p w14:paraId="7DB94FF5" w14:textId="345CAC1A" w:rsidR="00A61CFE" w:rsidRPr="0027046F" w:rsidRDefault="00A61CFE" w:rsidP="00267B98">
      <w:pPr>
        <w:rPr>
          <w:highlight w:val="yellow"/>
        </w:rPr>
      </w:pPr>
    </w:p>
    <w:p w14:paraId="0FF34571" w14:textId="5CD65BBE" w:rsidR="00434EEC" w:rsidRPr="0027046F" w:rsidRDefault="00434EEC" w:rsidP="00267B98">
      <w:pPr>
        <w:pStyle w:val="ListParagraph"/>
        <w:numPr>
          <w:ilvl w:val="1"/>
          <w:numId w:val="2"/>
        </w:numPr>
        <w:ind w:left="0" w:firstLine="0"/>
        <w:rPr>
          <w:highlight w:val="yellow"/>
        </w:rPr>
      </w:pPr>
      <w:r w:rsidRPr="0027046F">
        <w:rPr>
          <w:highlight w:val="yellow"/>
        </w:rPr>
        <w:t>Load a 29</w:t>
      </w:r>
      <w:r w:rsidR="00267B98">
        <w:rPr>
          <w:highlight w:val="yellow"/>
        </w:rPr>
        <w:t xml:space="preserve"> </w:t>
      </w:r>
      <w:r w:rsidRPr="0027046F">
        <w:rPr>
          <w:highlight w:val="yellow"/>
        </w:rPr>
        <w:t>G insulin syringe with 50</w:t>
      </w:r>
      <w:r w:rsidR="00267B98">
        <w:rPr>
          <w:highlight w:val="yellow"/>
        </w:rPr>
        <w:t xml:space="preserve"> </w:t>
      </w:r>
      <w:proofErr w:type="spellStart"/>
      <w:r w:rsidRPr="0027046F">
        <w:rPr>
          <w:highlight w:val="yellow"/>
        </w:rPr>
        <w:t>μL</w:t>
      </w:r>
      <w:proofErr w:type="spellEnd"/>
      <w:r w:rsidRPr="0027046F">
        <w:rPr>
          <w:highlight w:val="yellow"/>
        </w:rPr>
        <w:t xml:space="preserve"> of cell suspension – this equates to 1 </w:t>
      </w:r>
      <w:r w:rsidR="00267B98">
        <w:rPr>
          <w:highlight w:val="yellow"/>
        </w:rPr>
        <w:t>x</w:t>
      </w:r>
      <w:r w:rsidRPr="0027046F">
        <w:rPr>
          <w:highlight w:val="yellow"/>
        </w:rPr>
        <w:t xml:space="preserve"> 10</w:t>
      </w:r>
      <w:r w:rsidRPr="0027046F">
        <w:rPr>
          <w:highlight w:val="yellow"/>
          <w:vertAlign w:val="superscript"/>
        </w:rPr>
        <w:t>6</w:t>
      </w:r>
      <w:r w:rsidRPr="0027046F">
        <w:rPr>
          <w:highlight w:val="yellow"/>
        </w:rPr>
        <w:t xml:space="preserve"> </w:t>
      </w:r>
      <w:proofErr w:type="spellStart"/>
      <w:r w:rsidRPr="0027046F">
        <w:rPr>
          <w:highlight w:val="yellow"/>
        </w:rPr>
        <w:t>CAhPSCs</w:t>
      </w:r>
      <w:proofErr w:type="spellEnd"/>
      <w:r w:rsidRPr="0027046F">
        <w:rPr>
          <w:highlight w:val="yellow"/>
        </w:rPr>
        <w:t xml:space="preserve"> and 1 </w:t>
      </w:r>
      <w:r w:rsidR="00267B98">
        <w:rPr>
          <w:highlight w:val="yellow"/>
        </w:rPr>
        <w:t>x</w:t>
      </w:r>
      <w:r w:rsidRPr="0027046F">
        <w:rPr>
          <w:highlight w:val="yellow"/>
        </w:rPr>
        <w:t xml:space="preserve"> 10</w:t>
      </w:r>
      <w:r w:rsidRPr="0027046F">
        <w:rPr>
          <w:highlight w:val="yellow"/>
          <w:vertAlign w:val="superscript"/>
        </w:rPr>
        <w:t>6</w:t>
      </w:r>
      <w:r w:rsidRPr="0027046F">
        <w:rPr>
          <w:highlight w:val="yellow"/>
        </w:rPr>
        <w:t xml:space="preserve"> luciferase-</w:t>
      </w:r>
      <w:r w:rsidR="00DF4919" w:rsidRPr="0027046F">
        <w:rPr>
          <w:highlight w:val="yellow"/>
        </w:rPr>
        <w:t>tagged</w:t>
      </w:r>
      <w:r w:rsidRPr="0027046F">
        <w:rPr>
          <w:highlight w:val="yellow"/>
        </w:rPr>
        <w:t xml:space="preserve"> AsPC-1 cells per injectate. Mount it on the injection device. The design and function of this injection device is explained in detail in </w:t>
      </w:r>
      <w:r w:rsidRPr="00267B98">
        <w:rPr>
          <w:b/>
          <w:bCs/>
          <w:highlight w:val="yellow"/>
        </w:rPr>
        <w:t>Figure 1b</w:t>
      </w:r>
      <w:r w:rsidRPr="0027046F">
        <w:rPr>
          <w:highlight w:val="yellow"/>
        </w:rPr>
        <w:t xml:space="preserve"> and its legend.</w:t>
      </w:r>
    </w:p>
    <w:p w14:paraId="474E55D1" w14:textId="6CD616F6" w:rsidR="00A61CFE" w:rsidRPr="0027046F" w:rsidRDefault="00A61CFE" w:rsidP="00267B98">
      <w:pPr>
        <w:rPr>
          <w:highlight w:val="yellow"/>
        </w:rPr>
      </w:pPr>
    </w:p>
    <w:p w14:paraId="02BBAF56" w14:textId="633F66BB" w:rsidR="00434EEC" w:rsidRPr="0027046F" w:rsidRDefault="00434EEC" w:rsidP="00267B98">
      <w:pPr>
        <w:pStyle w:val="ListParagraph"/>
        <w:numPr>
          <w:ilvl w:val="1"/>
          <w:numId w:val="2"/>
        </w:numPr>
        <w:ind w:left="0" w:firstLine="0"/>
        <w:rPr>
          <w:highlight w:val="yellow"/>
        </w:rPr>
      </w:pPr>
      <w:r w:rsidRPr="0027046F">
        <w:rPr>
          <w:highlight w:val="yellow"/>
        </w:rPr>
        <w:t>Place the purse-string swab over the laparotomy incision and then exterior</w:t>
      </w:r>
      <w:r w:rsidR="00267B98">
        <w:rPr>
          <w:highlight w:val="yellow"/>
        </w:rPr>
        <w:t>ize</w:t>
      </w:r>
      <w:r w:rsidRPr="0027046F">
        <w:rPr>
          <w:highlight w:val="yellow"/>
        </w:rPr>
        <w:t xml:space="preserve"> the spleen and pancreatic tail through the opening of this swab. Tighten the purse-string to gently encircle the body of the pancreas, exposing the pancreatic tail for injection. It is important to be tight enough that the gauze contacts the pancreas circumferentially while at the same time not constricting it.</w:t>
      </w:r>
    </w:p>
    <w:p w14:paraId="6DC7ACB7" w14:textId="27F6F174" w:rsidR="00A61CFE" w:rsidRPr="0027046F" w:rsidRDefault="00A61CFE" w:rsidP="00267B98">
      <w:pPr>
        <w:rPr>
          <w:highlight w:val="yellow"/>
        </w:rPr>
      </w:pPr>
    </w:p>
    <w:p w14:paraId="75421AF4" w14:textId="1E01C7DF" w:rsidR="00434EEC" w:rsidRPr="0027046F" w:rsidRDefault="00434EEC" w:rsidP="00267B98">
      <w:pPr>
        <w:pStyle w:val="ListParagraph"/>
        <w:numPr>
          <w:ilvl w:val="1"/>
          <w:numId w:val="2"/>
        </w:numPr>
        <w:ind w:left="0" w:firstLine="0"/>
        <w:rPr>
          <w:highlight w:val="yellow"/>
        </w:rPr>
      </w:pPr>
      <w:r w:rsidRPr="0027046F">
        <w:rPr>
          <w:highlight w:val="yellow"/>
        </w:rPr>
        <w:t xml:space="preserve">Using a pair of forceps, grasp the tail of the pancreas and gently place lateral tension on it. Puncture the ventral peritoneal surface with the needle at a shallow angle </w:t>
      </w:r>
      <w:r w:rsidR="00267B98">
        <w:rPr>
          <w:highlight w:val="yellow"/>
        </w:rPr>
        <w:t xml:space="preserve">and </w:t>
      </w:r>
      <w:r w:rsidRPr="0027046F">
        <w:rPr>
          <w:highlight w:val="yellow"/>
        </w:rPr>
        <w:t>then inject the cell suspension into the pancreas in a slow and controlled fashion (over 10−15</w:t>
      </w:r>
      <w:r w:rsidR="00267B98">
        <w:rPr>
          <w:highlight w:val="yellow"/>
        </w:rPr>
        <w:t xml:space="preserve"> </w:t>
      </w:r>
      <w:r w:rsidRPr="0027046F">
        <w:rPr>
          <w:highlight w:val="yellow"/>
        </w:rPr>
        <w:t>s) with the injection device.</w:t>
      </w:r>
    </w:p>
    <w:p w14:paraId="48C85117" w14:textId="0F353F7C" w:rsidR="00A61CFE" w:rsidRPr="0027046F" w:rsidRDefault="00A61CFE" w:rsidP="00267B98">
      <w:pPr>
        <w:rPr>
          <w:highlight w:val="yellow"/>
        </w:rPr>
      </w:pPr>
    </w:p>
    <w:p w14:paraId="04110300" w14:textId="74B16CE9" w:rsidR="00434EEC" w:rsidRPr="0027046F" w:rsidRDefault="00434EEC" w:rsidP="00267B98">
      <w:pPr>
        <w:pStyle w:val="ListParagraph"/>
        <w:numPr>
          <w:ilvl w:val="1"/>
          <w:numId w:val="2"/>
        </w:numPr>
        <w:ind w:left="0" w:firstLine="0"/>
        <w:rPr>
          <w:highlight w:val="yellow"/>
        </w:rPr>
      </w:pPr>
      <w:r w:rsidRPr="0027046F">
        <w:rPr>
          <w:highlight w:val="yellow"/>
        </w:rPr>
        <w:t xml:space="preserve">During the injection process, carefully observe for leakage—both around the injection site (from reflux) and on the other side of the pancreatic lobule (in case of through-and-through penetration). If visible leakage occurs, stop the injection and note the volume of leakage by checking the volume of remaining injectate in the syringe. If the leakage is of small volume (&lt;10 </w:t>
      </w:r>
      <w:proofErr w:type="spellStart"/>
      <w:r w:rsidRPr="0027046F">
        <w:rPr>
          <w:highlight w:val="yellow"/>
        </w:rPr>
        <w:t>μL</w:t>
      </w:r>
      <w:proofErr w:type="spellEnd"/>
      <w:r w:rsidRPr="0027046F">
        <w:rPr>
          <w:highlight w:val="yellow"/>
        </w:rPr>
        <w:t>)</w:t>
      </w:r>
      <w:r w:rsidR="00267B98">
        <w:rPr>
          <w:highlight w:val="yellow"/>
        </w:rPr>
        <w:t>, and then</w:t>
      </w:r>
      <w:r w:rsidRPr="0027046F">
        <w:rPr>
          <w:highlight w:val="yellow"/>
        </w:rPr>
        <w:t xml:space="preserve"> absorb any leakage with gauze and reposition the needle into a different pancreatic lobule to complete the injection.</w:t>
      </w:r>
    </w:p>
    <w:p w14:paraId="4B3DED1E" w14:textId="3EBA0909" w:rsidR="00A61CFE" w:rsidRPr="0027046F" w:rsidRDefault="00A61CFE" w:rsidP="00267B98">
      <w:pPr>
        <w:rPr>
          <w:highlight w:val="yellow"/>
        </w:rPr>
      </w:pPr>
    </w:p>
    <w:p w14:paraId="1BACC0E3" w14:textId="0351190C" w:rsidR="00434EEC" w:rsidRPr="0027046F" w:rsidRDefault="00434EEC" w:rsidP="00267B98">
      <w:pPr>
        <w:pStyle w:val="ListParagraph"/>
        <w:numPr>
          <w:ilvl w:val="1"/>
          <w:numId w:val="2"/>
        </w:numPr>
        <w:ind w:left="0" w:firstLine="0"/>
        <w:rPr>
          <w:highlight w:val="yellow"/>
        </w:rPr>
      </w:pPr>
      <w:r w:rsidRPr="0027046F">
        <w:rPr>
          <w:highlight w:val="yellow"/>
        </w:rPr>
        <w:t>After injection, hold the needle in place for a few seconds before withdrawing to minim</w:t>
      </w:r>
      <w:r w:rsidR="00267B98">
        <w:rPr>
          <w:highlight w:val="yellow"/>
        </w:rPr>
        <w:t>ize</w:t>
      </w:r>
      <w:r w:rsidRPr="0027046F">
        <w:rPr>
          <w:highlight w:val="yellow"/>
        </w:rPr>
        <w:t xml:space="preserve"> leakage. Use a povidone-iodine-soaked swab to carefully dab the site to absorb any inadvertently leaked cell suspension.</w:t>
      </w:r>
    </w:p>
    <w:p w14:paraId="5966BF7E" w14:textId="17131757" w:rsidR="00A61CFE" w:rsidRPr="0027046F" w:rsidRDefault="00A61CFE" w:rsidP="00267B98">
      <w:pPr>
        <w:rPr>
          <w:highlight w:val="yellow"/>
        </w:rPr>
      </w:pPr>
    </w:p>
    <w:p w14:paraId="4D708C8C" w14:textId="1CA3A2CE" w:rsidR="00434EEC" w:rsidRPr="0027046F" w:rsidRDefault="00434EEC" w:rsidP="00267B98">
      <w:pPr>
        <w:pStyle w:val="ListParagraph"/>
        <w:numPr>
          <w:ilvl w:val="1"/>
          <w:numId w:val="2"/>
        </w:numPr>
        <w:ind w:left="0" w:firstLine="0"/>
        <w:rPr>
          <w:highlight w:val="yellow"/>
        </w:rPr>
      </w:pPr>
      <w:r w:rsidRPr="0027046F">
        <w:rPr>
          <w:highlight w:val="yellow"/>
        </w:rPr>
        <w:t>Replace the spleen and pancreas and close the abdominal wall with 5/0 polyglycolic acid suture in a continuous fashion. Close the skin with clips.</w:t>
      </w:r>
    </w:p>
    <w:p w14:paraId="4CA9784D" w14:textId="77777777" w:rsidR="00A61CFE" w:rsidRDefault="00A61CFE" w:rsidP="00267B98"/>
    <w:p w14:paraId="71CCA6A8" w14:textId="29520E83" w:rsidR="00434EEC" w:rsidRDefault="00434EEC" w:rsidP="00267B98">
      <w:pPr>
        <w:pStyle w:val="ListParagraph"/>
        <w:numPr>
          <w:ilvl w:val="1"/>
          <w:numId w:val="2"/>
        </w:numPr>
        <w:ind w:left="0" w:firstLine="0"/>
      </w:pPr>
      <w:r>
        <w:t xml:space="preserve">Administer </w:t>
      </w:r>
      <w:r w:rsidR="003C5136">
        <w:t xml:space="preserve">5 mg/kg </w:t>
      </w:r>
      <w:r>
        <w:t>enrofloxacin antibiotic prophylaxis</w:t>
      </w:r>
      <w:r w:rsidR="003C5136">
        <w:t xml:space="preserve">, 2.5 mg/kg </w:t>
      </w:r>
      <w:r>
        <w:t xml:space="preserve">flunixin analgesia </w:t>
      </w:r>
      <w:r w:rsidR="00267B98">
        <w:t xml:space="preserve">and </w:t>
      </w:r>
      <w:r>
        <w:t xml:space="preserve">1 mL </w:t>
      </w:r>
      <w:r w:rsidR="00267B98">
        <w:t xml:space="preserve">of </w:t>
      </w:r>
      <w:r>
        <w:t>0.9% saline subcutaneously.</w:t>
      </w:r>
    </w:p>
    <w:p w14:paraId="4275EB35" w14:textId="77777777" w:rsidR="00A61CFE" w:rsidRDefault="00A61CFE" w:rsidP="00267B98"/>
    <w:p w14:paraId="53226607" w14:textId="77777777" w:rsidR="00434EEC" w:rsidRDefault="00434EEC" w:rsidP="00267B98">
      <w:pPr>
        <w:pStyle w:val="ListParagraph"/>
        <w:numPr>
          <w:ilvl w:val="1"/>
          <w:numId w:val="2"/>
        </w:numPr>
        <w:ind w:left="0" w:firstLine="0"/>
      </w:pPr>
      <w:r>
        <w:t>Monitor the mouse in a warmed cage until recovered from the anaesthetic. Once awake and alert, move the mouse back to its cage.</w:t>
      </w:r>
    </w:p>
    <w:p w14:paraId="69B10311" w14:textId="77777777" w:rsidR="00434EEC" w:rsidRDefault="00434EEC" w:rsidP="00267B98">
      <w:pPr>
        <w:pStyle w:val="ListParagraph"/>
        <w:ind w:left="0"/>
      </w:pPr>
    </w:p>
    <w:p w14:paraId="46CF8BED" w14:textId="232F8FE6" w:rsidR="00434EEC" w:rsidRDefault="00434EEC" w:rsidP="00267B98">
      <w:pPr>
        <w:pStyle w:val="ListParagraph"/>
        <w:numPr>
          <w:ilvl w:val="0"/>
          <w:numId w:val="2"/>
        </w:numPr>
        <w:ind w:left="0" w:firstLine="0"/>
        <w:rPr>
          <w:b/>
          <w:bCs/>
        </w:rPr>
      </w:pPr>
      <w:r>
        <w:rPr>
          <w:b/>
          <w:bCs/>
        </w:rPr>
        <w:t xml:space="preserve">Cancer resection surgery: Distal pancreatectomy and splenectomy </w:t>
      </w:r>
    </w:p>
    <w:p w14:paraId="72B0394D" w14:textId="77777777" w:rsidR="00267B98" w:rsidRPr="003D74AA" w:rsidRDefault="00267B98" w:rsidP="00267B98">
      <w:pPr>
        <w:pStyle w:val="ListParagraph"/>
        <w:ind w:left="0"/>
        <w:rPr>
          <w:b/>
          <w:bCs/>
        </w:rPr>
      </w:pPr>
    </w:p>
    <w:p w14:paraId="2337DA64" w14:textId="6B2BBCB4" w:rsidR="00434EEC" w:rsidRPr="0027046F" w:rsidRDefault="00434EEC" w:rsidP="00267B98">
      <w:pPr>
        <w:pStyle w:val="ListParagraph"/>
        <w:numPr>
          <w:ilvl w:val="1"/>
          <w:numId w:val="2"/>
        </w:numPr>
        <w:ind w:left="0" w:firstLine="0"/>
        <w:rPr>
          <w:highlight w:val="yellow"/>
        </w:rPr>
      </w:pPr>
      <w:r w:rsidRPr="0027046F">
        <w:rPr>
          <w:highlight w:val="yellow"/>
        </w:rPr>
        <w:t xml:space="preserve">The timing of resection in relation to implantation can vary depending on the experimental protocol. In general, </w:t>
      </w:r>
      <w:r w:rsidR="00267B98">
        <w:rPr>
          <w:highlight w:val="yellow"/>
        </w:rPr>
        <w:t xml:space="preserve">allow </w:t>
      </w:r>
      <w:r w:rsidRPr="0027046F">
        <w:rPr>
          <w:highlight w:val="yellow"/>
        </w:rPr>
        <w:t xml:space="preserve">the </w:t>
      </w:r>
      <w:proofErr w:type="spellStart"/>
      <w:r w:rsidR="00840FFE">
        <w:rPr>
          <w:highlight w:val="yellow"/>
        </w:rPr>
        <w:t>tumor</w:t>
      </w:r>
      <w:r w:rsidRPr="0027046F">
        <w:rPr>
          <w:highlight w:val="yellow"/>
        </w:rPr>
        <w:t>s</w:t>
      </w:r>
      <w:proofErr w:type="spellEnd"/>
      <w:r w:rsidRPr="0027046F">
        <w:rPr>
          <w:highlight w:val="yellow"/>
        </w:rPr>
        <w:t xml:space="preserve"> to grow at least for 3 weeks prior to resection, but optim</w:t>
      </w:r>
      <w:r w:rsidR="00267B98">
        <w:rPr>
          <w:highlight w:val="yellow"/>
        </w:rPr>
        <w:t>ize this</w:t>
      </w:r>
      <w:r w:rsidRPr="0027046F">
        <w:rPr>
          <w:highlight w:val="yellow"/>
        </w:rPr>
        <w:t xml:space="preserve"> </w:t>
      </w:r>
      <w:r w:rsidR="00D718B8">
        <w:rPr>
          <w:highlight w:val="yellow"/>
        </w:rPr>
        <w:t xml:space="preserve">empirically </w:t>
      </w:r>
      <w:r w:rsidRPr="0027046F">
        <w:rPr>
          <w:highlight w:val="yellow"/>
        </w:rPr>
        <w:t>for the particular implanted cancer cell line.</w:t>
      </w:r>
    </w:p>
    <w:p w14:paraId="621992C4" w14:textId="77777777" w:rsidR="00A61CFE" w:rsidRPr="0027046F" w:rsidRDefault="00A61CFE" w:rsidP="00267B98">
      <w:pPr>
        <w:rPr>
          <w:highlight w:val="yellow"/>
        </w:rPr>
      </w:pPr>
    </w:p>
    <w:p w14:paraId="30C1F942" w14:textId="43F3DBBE" w:rsidR="00434EEC" w:rsidRPr="0027046F" w:rsidRDefault="00434EEC" w:rsidP="00267B98">
      <w:pPr>
        <w:pStyle w:val="ListParagraph"/>
        <w:numPr>
          <w:ilvl w:val="1"/>
          <w:numId w:val="2"/>
        </w:numPr>
        <w:ind w:left="0" w:firstLine="0"/>
        <w:rPr>
          <w:highlight w:val="yellow"/>
        </w:rPr>
      </w:pPr>
      <w:r w:rsidRPr="0027046F">
        <w:rPr>
          <w:highlight w:val="yellow"/>
        </w:rPr>
        <w:t>On the day prior to the resection surgery, perform bioluminescence imaging on the animals to confirm the presence of a local</w:t>
      </w:r>
      <w:r w:rsidR="00267B98">
        <w:rPr>
          <w:highlight w:val="yellow"/>
        </w:rPr>
        <w:t>ize</w:t>
      </w:r>
      <w:r w:rsidRPr="0027046F">
        <w:rPr>
          <w:highlight w:val="yellow"/>
        </w:rPr>
        <w:t xml:space="preserve">d primary </w:t>
      </w:r>
      <w:proofErr w:type="spellStart"/>
      <w:r w:rsidR="00840FFE">
        <w:rPr>
          <w:highlight w:val="yellow"/>
        </w:rPr>
        <w:t>tumor</w:t>
      </w:r>
      <w:proofErr w:type="spellEnd"/>
      <w:r w:rsidRPr="0027046F">
        <w:rPr>
          <w:highlight w:val="yellow"/>
        </w:rPr>
        <w:t>.</w:t>
      </w:r>
      <w:r w:rsidR="00307947">
        <w:rPr>
          <w:highlight w:val="yellow"/>
        </w:rPr>
        <w:t xml:space="preserve"> </w:t>
      </w:r>
      <w:bookmarkStart w:id="0" w:name="_Hlk45956923"/>
      <w:r w:rsidR="00307947" w:rsidRPr="0027046F">
        <w:t>Note that this imaging study is simply used to exclude mice with obvious extra</w:t>
      </w:r>
      <w:r w:rsidR="00D718B8">
        <w:t>-</w:t>
      </w:r>
      <w:r w:rsidR="00307947" w:rsidRPr="0027046F">
        <w:t xml:space="preserve">pancreatic disease from resection. </w:t>
      </w:r>
      <w:r w:rsidR="00307947">
        <w:t xml:space="preserve">Neither size nor </w:t>
      </w:r>
      <w:r w:rsidR="00307947" w:rsidRPr="0027046F">
        <w:t xml:space="preserve">radiant flux </w:t>
      </w:r>
      <w:r w:rsidR="00307947">
        <w:t xml:space="preserve">were used as </w:t>
      </w:r>
      <w:r w:rsidR="00307947" w:rsidRPr="0027046F">
        <w:t>threshold</w:t>
      </w:r>
      <w:r w:rsidR="00307947">
        <w:t>s</w:t>
      </w:r>
      <w:r w:rsidR="00307947" w:rsidRPr="0027046F">
        <w:t xml:space="preserve"> </w:t>
      </w:r>
      <w:r w:rsidR="00307947">
        <w:t>for determining eligibility for resection</w:t>
      </w:r>
      <w:r w:rsidR="00307947" w:rsidRPr="0027046F">
        <w:t>.</w:t>
      </w:r>
      <w:r w:rsidR="00307947">
        <w:rPr>
          <w:highlight w:val="yellow"/>
        </w:rPr>
        <w:t xml:space="preserve"> </w:t>
      </w:r>
    </w:p>
    <w:bookmarkEnd w:id="0"/>
    <w:p w14:paraId="0A8DF820" w14:textId="77777777" w:rsidR="00A61CFE" w:rsidRDefault="00A61CFE" w:rsidP="00267B98">
      <w:pPr>
        <w:pStyle w:val="ListParagraph"/>
        <w:ind w:left="0"/>
      </w:pPr>
    </w:p>
    <w:p w14:paraId="3EF48CC9" w14:textId="75687421" w:rsidR="00603ED3" w:rsidRDefault="00267B98" w:rsidP="00267B98">
      <w:pPr>
        <w:pStyle w:val="ListParagraph"/>
        <w:numPr>
          <w:ilvl w:val="2"/>
          <w:numId w:val="2"/>
        </w:numPr>
        <w:ind w:left="0" w:firstLine="0"/>
      </w:pPr>
      <w:r>
        <w:t>Weigh m</w:t>
      </w:r>
      <w:r w:rsidR="00603ED3">
        <w:t>ice and inject with D-luciferin intraperitoneally (150 mg/kg).</w:t>
      </w:r>
    </w:p>
    <w:p w14:paraId="301375DD" w14:textId="77777777" w:rsidR="00A61CFE" w:rsidRDefault="00A61CFE" w:rsidP="00267B98"/>
    <w:p w14:paraId="2E9F140C" w14:textId="296DE989" w:rsidR="00603ED3" w:rsidRDefault="00267B98" w:rsidP="00267B98">
      <w:pPr>
        <w:pStyle w:val="ListParagraph"/>
        <w:numPr>
          <w:ilvl w:val="2"/>
          <w:numId w:val="2"/>
        </w:numPr>
        <w:ind w:left="0" w:firstLine="0"/>
      </w:pPr>
      <w:r>
        <w:t>Determine th</w:t>
      </w:r>
      <w:r w:rsidR="00603ED3">
        <w:t>e timing of the imaging step in relation to luciferin injection for each experiment by the performance of a luciferin kinetic curve. The period of time where the radiant flux is above 90% of its maximum represents the optimal time for bioluminescence imaging (in this experiment, 18 to 26 minutes post-injection)</w:t>
      </w:r>
    </w:p>
    <w:p w14:paraId="483EADC8" w14:textId="77777777" w:rsidR="00A61CFE" w:rsidRDefault="00A61CFE" w:rsidP="00267B98">
      <w:pPr>
        <w:pStyle w:val="ListParagraph"/>
        <w:ind w:left="0"/>
      </w:pPr>
    </w:p>
    <w:p w14:paraId="35DBA458" w14:textId="7BF48827" w:rsidR="00603ED3" w:rsidRDefault="00267B98" w:rsidP="00267B98">
      <w:pPr>
        <w:pStyle w:val="ListParagraph"/>
        <w:numPr>
          <w:ilvl w:val="2"/>
          <w:numId w:val="2"/>
        </w:numPr>
        <w:ind w:left="0" w:firstLine="0"/>
      </w:pPr>
      <w:r>
        <w:t>Induce a</w:t>
      </w:r>
      <w:r w:rsidR="00603ED3">
        <w:t>naesthesia and maintain using isoflurane (4% and 3% with oxygen, respectively) and</w:t>
      </w:r>
      <w:r>
        <w:t xml:space="preserve"> perform imaging</w:t>
      </w:r>
      <w:r w:rsidR="00603ED3">
        <w:t xml:space="preserve"> using </w:t>
      </w:r>
      <w:r>
        <w:t>a bioluminescent imaging device (e.g., IVIS Lumina II)</w:t>
      </w:r>
      <w:r w:rsidR="00603ED3">
        <w:t xml:space="preserve">. </w:t>
      </w:r>
      <w:r>
        <w:t>Use a</w:t>
      </w:r>
      <w:r w:rsidR="00603ED3">
        <w:t xml:space="preserve">utomatic exposure and binning settings </w:t>
      </w:r>
      <w:r w:rsidR="00D718B8">
        <w:t>(this can, however, be optim</w:t>
      </w:r>
      <w:r>
        <w:t>ize</w:t>
      </w:r>
      <w:r w:rsidR="00D718B8">
        <w:t>d for the expected radiant flux)</w:t>
      </w:r>
      <w:r w:rsidR="00603ED3">
        <w:t>.</w:t>
      </w:r>
    </w:p>
    <w:p w14:paraId="31D022E3" w14:textId="77777777" w:rsidR="00A61CFE" w:rsidRDefault="00A61CFE" w:rsidP="00267B98">
      <w:pPr>
        <w:pStyle w:val="ListParagraph"/>
        <w:ind w:left="0"/>
      </w:pPr>
    </w:p>
    <w:p w14:paraId="1C842508" w14:textId="748FFEE6" w:rsidR="00434EEC" w:rsidRDefault="00434EEC" w:rsidP="00267B98">
      <w:pPr>
        <w:pStyle w:val="ListParagraph"/>
        <w:numPr>
          <w:ilvl w:val="1"/>
          <w:numId w:val="2"/>
        </w:numPr>
        <w:ind w:left="0" w:firstLine="0"/>
      </w:pPr>
      <w:r>
        <w:t>Prepare the class II biosafety cabinet for procedure. Use a heating mat overlaid by a sterile plastic drape. For magnification during dissection, use a pair of 2.5</w:t>
      </w:r>
      <w:r w:rsidR="00267B98">
        <w:t>x</w:t>
      </w:r>
      <w:r>
        <w:t xml:space="preserve"> to 3.5</w:t>
      </w:r>
      <w:r w:rsidR="00267B98">
        <w:t>x</w:t>
      </w:r>
      <w:r>
        <w:t xml:space="preserve"> magnification surgical loupes.</w:t>
      </w:r>
    </w:p>
    <w:p w14:paraId="73DCD362" w14:textId="3A03EFAD" w:rsidR="00A61CFE" w:rsidRDefault="00A61CFE" w:rsidP="00267B98"/>
    <w:p w14:paraId="148D6566" w14:textId="4886FE39" w:rsidR="00434EEC" w:rsidRPr="00267B98" w:rsidRDefault="00434EEC" w:rsidP="00267B98">
      <w:pPr>
        <w:pStyle w:val="ListParagraph"/>
        <w:numPr>
          <w:ilvl w:val="1"/>
          <w:numId w:val="2"/>
        </w:numPr>
        <w:ind w:left="0" w:firstLine="0"/>
      </w:pPr>
      <w:r w:rsidRPr="00267B98">
        <w:t>Anaesthet</w:t>
      </w:r>
      <w:r w:rsidR="00267B98" w:rsidRPr="00267B98">
        <w:t>ize</w:t>
      </w:r>
      <w:r w:rsidRPr="00267B98">
        <w:t xml:space="preserve"> the mouse with 80 mg/kg of ketamine and 10 mg/kg of xylazine by intraperitoneal injection. </w:t>
      </w:r>
    </w:p>
    <w:p w14:paraId="0280BC53" w14:textId="43F68B0D" w:rsidR="00A61CFE" w:rsidRDefault="00A61CFE" w:rsidP="00267B98"/>
    <w:p w14:paraId="0F77A418" w14:textId="03DE7D2E" w:rsidR="00434EEC" w:rsidRDefault="00434EEC" w:rsidP="00267B98">
      <w:pPr>
        <w:pStyle w:val="ListParagraph"/>
        <w:numPr>
          <w:ilvl w:val="1"/>
          <w:numId w:val="2"/>
        </w:numPr>
        <w:ind w:left="0" w:firstLine="0"/>
      </w:pPr>
      <w:r>
        <w:t>Place the mouse on the sterile field in a supine position and apply povidone-iodine followed by 70% ethanol for skin preparation.</w:t>
      </w:r>
    </w:p>
    <w:p w14:paraId="0974FD5E" w14:textId="621BE6C4" w:rsidR="00A61CFE" w:rsidRDefault="00A61CFE" w:rsidP="00267B98"/>
    <w:p w14:paraId="7BDEDC5F" w14:textId="559BE139" w:rsidR="00434EEC" w:rsidRPr="0027046F" w:rsidRDefault="00434EEC" w:rsidP="00267B98">
      <w:pPr>
        <w:pStyle w:val="ListParagraph"/>
        <w:numPr>
          <w:ilvl w:val="1"/>
          <w:numId w:val="2"/>
        </w:numPr>
        <w:ind w:left="0" w:firstLine="0"/>
        <w:rPr>
          <w:highlight w:val="yellow"/>
        </w:rPr>
      </w:pPr>
      <w:r w:rsidRPr="0027046F">
        <w:rPr>
          <w:highlight w:val="yellow"/>
        </w:rPr>
        <w:t xml:space="preserve">Make a longitudinal incision in the skin of the left cranial quadrant of the abdomen, preferably through the previous incision site. </w:t>
      </w:r>
    </w:p>
    <w:p w14:paraId="581C2B10" w14:textId="12C95F33" w:rsidR="00A61CFE" w:rsidRPr="0027046F" w:rsidRDefault="00A61CFE" w:rsidP="00267B98">
      <w:pPr>
        <w:rPr>
          <w:highlight w:val="yellow"/>
        </w:rPr>
      </w:pPr>
    </w:p>
    <w:p w14:paraId="2FB9166F" w14:textId="47CE4AFE" w:rsidR="00434EEC" w:rsidRPr="0027046F" w:rsidRDefault="00434EEC" w:rsidP="00267B98">
      <w:pPr>
        <w:pStyle w:val="ListParagraph"/>
        <w:numPr>
          <w:ilvl w:val="1"/>
          <w:numId w:val="2"/>
        </w:numPr>
        <w:ind w:left="0" w:firstLine="0"/>
        <w:rPr>
          <w:highlight w:val="yellow"/>
        </w:rPr>
      </w:pPr>
      <w:r w:rsidRPr="0027046F">
        <w:rPr>
          <w:highlight w:val="yellow"/>
        </w:rPr>
        <w:t>Bluntly dissect the skin off the underlying muscular abdominal wall</w:t>
      </w:r>
      <w:r w:rsidR="00267B98">
        <w:rPr>
          <w:highlight w:val="yellow"/>
        </w:rPr>
        <w:t>, and then</w:t>
      </w:r>
      <w:r w:rsidRPr="0027046F">
        <w:rPr>
          <w:highlight w:val="yellow"/>
        </w:rPr>
        <w:t xml:space="preserve"> place an </w:t>
      </w:r>
      <w:proofErr w:type="spellStart"/>
      <w:r w:rsidRPr="0027046F">
        <w:rPr>
          <w:highlight w:val="yellow"/>
        </w:rPr>
        <w:t>Alm</w:t>
      </w:r>
      <w:proofErr w:type="spellEnd"/>
      <w:r w:rsidRPr="0027046F">
        <w:rPr>
          <w:highlight w:val="yellow"/>
        </w:rPr>
        <w:t xml:space="preserve"> self-retaining retractor to hold the skin wound open. </w:t>
      </w:r>
    </w:p>
    <w:p w14:paraId="39DD80DD" w14:textId="77777777" w:rsidR="00A61CFE" w:rsidRPr="0027046F" w:rsidRDefault="00A61CFE" w:rsidP="00267B98">
      <w:pPr>
        <w:rPr>
          <w:highlight w:val="yellow"/>
        </w:rPr>
      </w:pPr>
    </w:p>
    <w:p w14:paraId="6A9E65C8" w14:textId="6CAFFFAF" w:rsidR="00434EEC" w:rsidRPr="0027046F" w:rsidRDefault="00434EEC" w:rsidP="00267B98">
      <w:pPr>
        <w:pStyle w:val="ListParagraph"/>
        <w:numPr>
          <w:ilvl w:val="1"/>
          <w:numId w:val="2"/>
        </w:numPr>
        <w:ind w:left="0" w:firstLine="0"/>
        <w:rPr>
          <w:highlight w:val="yellow"/>
        </w:rPr>
      </w:pPr>
      <w:r w:rsidRPr="0027046F">
        <w:rPr>
          <w:highlight w:val="yellow"/>
        </w:rPr>
        <w:t>Incise the muscular layer between forceps just to one side of the suture line of the previous operation</w:t>
      </w:r>
      <w:r w:rsidR="00267B98">
        <w:rPr>
          <w:highlight w:val="yellow"/>
        </w:rPr>
        <w:t>, and then</w:t>
      </w:r>
      <w:r w:rsidRPr="0027046F">
        <w:rPr>
          <w:highlight w:val="yellow"/>
        </w:rPr>
        <w:t xml:space="preserve"> extend the incision to excise the entire previous suture line.</w:t>
      </w:r>
    </w:p>
    <w:p w14:paraId="50F29B2E" w14:textId="77777777" w:rsidR="00A61CFE" w:rsidRPr="0027046F" w:rsidRDefault="00A61CFE" w:rsidP="00267B98">
      <w:pPr>
        <w:rPr>
          <w:highlight w:val="yellow"/>
        </w:rPr>
      </w:pPr>
    </w:p>
    <w:p w14:paraId="59B3921B" w14:textId="6D71AF32" w:rsidR="00434EEC" w:rsidRPr="0027046F" w:rsidRDefault="00434EEC" w:rsidP="00267B98">
      <w:pPr>
        <w:pStyle w:val="ListParagraph"/>
        <w:numPr>
          <w:ilvl w:val="1"/>
          <w:numId w:val="2"/>
        </w:numPr>
        <w:ind w:left="0" w:firstLine="0"/>
        <w:rPr>
          <w:highlight w:val="yellow"/>
        </w:rPr>
      </w:pPr>
      <w:r w:rsidRPr="0027046F">
        <w:rPr>
          <w:highlight w:val="yellow"/>
        </w:rPr>
        <w:t>Exterior</w:t>
      </w:r>
      <w:r w:rsidR="00267B98">
        <w:rPr>
          <w:highlight w:val="yellow"/>
        </w:rPr>
        <w:t>ize</w:t>
      </w:r>
      <w:r w:rsidRPr="0027046F">
        <w:rPr>
          <w:highlight w:val="yellow"/>
        </w:rPr>
        <w:t xml:space="preserve"> the spleen and distal pancreas and retract it cranially. At the caudal aspect of the pancreas, the colon may be found attached by filmy adhesions. If this is found, bluntly dissect the colon off.</w:t>
      </w:r>
    </w:p>
    <w:p w14:paraId="521F694A" w14:textId="77777777" w:rsidR="00A61CFE" w:rsidRPr="0027046F" w:rsidRDefault="00A61CFE" w:rsidP="00267B98">
      <w:pPr>
        <w:rPr>
          <w:highlight w:val="yellow"/>
        </w:rPr>
      </w:pPr>
    </w:p>
    <w:p w14:paraId="58F8F797" w14:textId="63E6081B" w:rsidR="00434EEC" w:rsidRPr="0027046F" w:rsidRDefault="00434EEC" w:rsidP="00267B98">
      <w:pPr>
        <w:pStyle w:val="ListParagraph"/>
        <w:numPr>
          <w:ilvl w:val="1"/>
          <w:numId w:val="2"/>
        </w:numPr>
        <w:ind w:left="0" w:firstLine="0"/>
        <w:rPr>
          <w:highlight w:val="yellow"/>
        </w:rPr>
      </w:pPr>
      <w:r w:rsidRPr="0027046F">
        <w:rPr>
          <w:highlight w:val="yellow"/>
        </w:rPr>
        <w:lastRenderedPageBreak/>
        <w:t>Carefully pass a pair of forceps dorsal to the body of the pancreas and splenic vessels and open this space. This frees up a segment of pancreas for subsequent ligation.</w:t>
      </w:r>
    </w:p>
    <w:p w14:paraId="648D81E2" w14:textId="77777777" w:rsidR="00A61CFE" w:rsidRPr="0027046F" w:rsidRDefault="00A61CFE" w:rsidP="00267B98">
      <w:pPr>
        <w:pStyle w:val="ListParagraph"/>
        <w:ind w:left="0"/>
        <w:rPr>
          <w:highlight w:val="yellow"/>
        </w:rPr>
      </w:pPr>
    </w:p>
    <w:p w14:paraId="623F3744" w14:textId="4C702839" w:rsidR="00434EEC" w:rsidRPr="0027046F" w:rsidRDefault="00434EEC" w:rsidP="00267B98">
      <w:pPr>
        <w:pStyle w:val="ListParagraph"/>
        <w:numPr>
          <w:ilvl w:val="1"/>
          <w:numId w:val="2"/>
        </w:numPr>
        <w:ind w:left="0" w:firstLine="0"/>
        <w:rPr>
          <w:highlight w:val="yellow"/>
        </w:rPr>
      </w:pPr>
      <w:r w:rsidRPr="0027046F">
        <w:rPr>
          <w:highlight w:val="yellow"/>
        </w:rPr>
        <w:t xml:space="preserve">Ligate the body of the pancreas proximal to the </w:t>
      </w:r>
      <w:proofErr w:type="spellStart"/>
      <w:r w:rsidR="00840FFE">
        <w:rPr>
          <w:highlight w:val="yellow"/>
        </w:rPr>
        <w:t>tumor</w:t>
      </w:r>
      <w:proofErr w:type="spellEnd"/>
      <w:r w:rsidRPr="0027046F">
        <w:rPr>
          <w:highlight w:val="yellow"/>
        </w:rPr>
        <w:t xml:space="preserve"> with a titanium </w:t>
      </w:r>
      <w:r w:rsidR="002E51DB" w:rsidRPr="0027046F">
        <w:rPr>
          <w:highlight w:val="yellow"/>
        </w:rPr>
        <w:t>ligation clip</w:t>
      </w:r>
      <w:r w:rsidR="00267B98">
        <w:rPr>
          <w:highlight w:val="yellow"/>
        </w:rPr>
        <w:t>, and then</w:t>
      </w:r>
      <w:r w:rsidRPr="0027046F">
        <w:rPr>
          <w:highlight w:val="yellow"/>
        </w:rPr>
        <w:t xml:space="preserve"> transect the pancreas distal to this with cautery. An alternative way to control the pancreatic stump is to ligate it in continuity with 5/0 polyglycolic acid suture before transection. </w:t>
      </w:r>
    </w:p>
    <w:p w14:paraId="0A208C0B" w14:textId="35105C7D" w:rsidR="00A61CFE" w:rsidRPr="0027046F" w:rsidRDefault="00A61CFE" w:rsidP="00267B98">
      <w:pPr>
        <w:rPr>
          <w:highlight w:val="yellow"/>
        </w:rPr>
      </w:pPr>
    </w:p>
    <w:p w14:paraId="2E381C9F" w14:textId="196E890D" w:rsidR="00434EEC" w:rsidRPr="0027046F" w:rsidRDefault="00434EEC" w:rsidP="00267B98">
      <w:pPr>
        <w:pStyle w:val="ListParagraph"/>
        <w:numPr>
          <w:ilvl w:val="1"/>
          <w:numId w:val="2"/>
        </w:numPr>
        <w:ind w:left="0" w:firstLine="0"/>
        <w:rPr>
          <w:highlight w:val="yellow"/>
        </w:rPr>
      </w:pPr>
      <w:r w:rsidRPr="0027046F">
        <w:rPr>
          <w:highlight w:val="yellow"/>
        </w:rPr>
        <w:t>Retract the pancreas caudally and cauter</w:t>
      </w:r>
      <w:r w:rsidR="00267B98">
        <w:rPr>
          <w:highlight w:val="yellow"/>
        </w:rPr>
        <w:t>ize</w:t>
      </w:r>
      <w:r w:rsidRPr="0027046F">
        <w:rPr>
          <w:highlight w:val="yellow"/>
        </w:rPr>
        <w:t xml:space="preserve"> the gastrosplenic vessels between the cranial pole of the spleen and the stomach.</w:t>
      </w:r>
    </w:p>
    <w:p w14:paraId="68A17D76" w14:textId="68038897" w:rsidR="00A61CFE" w:rsidRPr="0027046F" w:rsidRDefault="00A61CFE" w:rsidP="00267B98">
      <w:pPr>
        <w:rPr>
          <w:highlight w:val="yellow"/>
        </w:rPr>
      </w:pPr>
    </w:p>
    <w:p w14:paraId="39AECF56" w14:textId="5E3D0200" w:rsidR="00434EEC" w:rsidRPr="0027046F" w:rsidRDefault="00434EEC" w:rsidP="00267B98">
      <w:pPr>
        <w:pStyle w:val="ListParagraph"/>
        <w:numPr>
          <w:ilvl w:val="1"/>
          <w:numId w:val="2"/>
        </w:numPr>
        <w:ind w:left="0" w:firstLine="0"/>
        <w:rPr>
          <w:highlight w:val="yellow"/>
        </w:rPr>
      </w:pPr>
      <w:r w:rsidRPr="0027046F">
        <w:rPr>
          <w:highlight w:val="yellow"/>
        </w:rPr>
        <w:t>Remove the specimen and confirm haemostasis.</w:t>
      </w:r>
    </w:p>
    <w:p w14:paraId="65829A0E" w14:textId="77777777" w:rsidR="00A61CFE" w:rsidRPr="0027046F" w:rsidRDefault="00A61CFE" w:rsidP="00267B98">
      <w:pPr>
        <w:rPr>
          <w:highlight w:val="yellow"/>
        </w:rPr>
      </w:pPr>
    </w:p>
    <w:p w14:paraId="0254EC57" w14:textId="57AD376D" w:rsidR="00434EEC" w:rsidRPr="0027046F" w:rsidRDefault="00434EEC" w:rsidP="00267B98">
      <w:pPr>
        <w:pStyle w:val="ListParagraph"/>
        <w:numPr>
          <w:ilvl w:val="1"/>
          <w:numId w:val="2"/>
        </w:numPr>
        <w:ind w:left="0" w:firstLine="0"/>
        <w:rPr>
          <w:highlight w:val="yellow"/>
        </w:rPr>
      </w:pPr>
      <w:r w:rsidRPr="0027046F">
        <w:rPr>
          <w:highlight w:val="yellow"/>
        </w:rPr>
        <w:t>Close the abdominal wall with 5/0 polyglycolic acid suture in a continuous fashion. Close the skin with clips.</w:t>
      </w:r>
    </w:p>
    <w:p w14:paraId="3EDC0907" w14:textId="77777777" w:rsidR="00A61CFE" w:rsidRDefault="00A61CFE" w:rsidP="00267B98">
      <w:pPr>
        <w:pStyle w:val="ListParagraph"/>
        <w:ind w:left="0"/>
      </w:pPr>
    </w:p>
    <w:p w14:paraId="0EFB6DC5" w14:textId="0DBB6560" w:rsidR="00434EEC" w:rsidRDefault="00434EEC" w:rsidP="00267B98">
      <w:pPr>
        <w:pStyle w:val="ListParagraph"/>
        <w:numPr>
          <w:ilvl w:val="1"/>
          <w:numId w:val="2"/>
        </w:numPr>
        <w:ind w:left="0" w:firstLine="0"/>
      </w:pPr>
      <w:r>
        <w:t xml:space="preserve">Administer </w:t>
      </w:r>
      <w:r w:rsidR="003C5136">
        <w:t xml:space="preserve">5 mg/kg </w:t>
      </w:r>
      <w:r>
        <w:t>enrofloxacin antibiotic prophylaxis</w:t>
      </w:r>
      <w:r w:rsidR="003C5136">
        <w:t>,</w:t>
      </w:r>
      <w:r>
        <w:t xml:space="preserve"> </w:t>
      </w:r>
      <w:r w:rsidR="003C5136">
        <w:t xml:space="preserve">2.5 mg/kg </w:t>
      </w:r>
      <w:r>
        <w:t xml:space="preserve">flunixin analgesia </w:t>
      </w:r>
      <w:r w:rsidR="007B764F">
        <w:t>and</w:t>
      </w:r>
      <w:r>
        <w:t xml:space="preserve"> 1</w:t>
      </w:r>
      <w:r w:rsidR="003C5136">
        <w:t xml:space="preserve"> </w:t>
      </w:r>
      <w:r>
        <w:t xml:space="preserve">mL </w:t>
      </w:r>
      <w:r w:rsidR="007B764F">
        <w:t xml:space="preserve">of </w:t>
      </w:r>
      <w:r>
        <w:t>0.9% saline subcutaneously.</w:t>
      </w:r>
    </w:p>
    <w:p w14:paraId="5EAEDFD4" w14:textId="77777777" w:rsidR="00434EEC" w:rsidRDefault="00434EEC" w:rsidP="00267B98"/>
    <w:p w14:paraId="363E6388" w14:textId="238A9AD9" w:rsidR="007B764F" w:rsidRDefault="00434EEC" w:rsidP="007B764F">
      <w:pPr>
        <w:pStyle w:val="Heading2"/>
        <w:numPr>
          <w:ilvl w:val="0"/>
          <w:numId w:val="2"/>
        </w:numPr>
        <w:ind w:left="0" w:firstLine="0"/>
      </w:pPr>
      <w:r>
        <w:t>Postoperative management</w:t>
      </w:r>
    </w:p>
    <w:p w14:paraId="1763437D" w14:textId="77777777" w:rsidR="007B764F" w:rsidRPr="007B764F" w:rsidRDefault="007B764F" w:rsidP="007B764F">
      <w:pPr>
        <w:rPr>
          <w:lang w:val="en-AU"/>
        </w:rPr>
      </w:pPr>
    </w:p>
    <w:p w14:paraId="716D2AB0" w14:textId="46E6B3C3" w:rsidR="00434EEC" w:rsidRDefault="00434EEC" w:rsidP="00267B98">
      <w:pPr>
        <w:pStyle w:val="ListParagraph"/>
        <w:numPr>
          <w:ilvl w:val="1"/>
          <w:numId w:val="2"/>
        </w:numPr>
        <w:ind w:left="0" w:firstLine="0"/>
      </w:pPr>
      <w:r>
        <w:t>In the immediate post anaesthetic period</w:t>
      </w:r>
      <w:r w:rsidR="00D718B8">
        <w:t xml:space="preserve"> (for both of the above procedures)</w:t>
      </w:r>
      <w:r>
        <w:t>, monitor the mouse in a warmed cage until recovered from the anaesthetic. Once awake and alert, move the mouse back to its cage.</w:t>
      </w:r>
    </w:p>
    <w:p w14:paraId="5E816627" w14:textId="77777777" w:rsidR="00A61CFE" w:rsidRDefault="00A61CFE" w:rsidP="00267B98"/>
    <w:p w14:paraId="040B8F90" w14:textId="4568E753" w:rsidR="00434EEC" w:rsidRDefault="00434EEC" w:rsidP="00267B98">
      <w:pPr>
        <w:pStyle w:val="ListParagraph"/>
        <w:numPr>
          <w:ilvl w:val="1"/>
          <w:numId w:val="2"/>
        </w:numPr>
        <w:ind w:left="0" w:firstLine="0"/>
      </w:pPr>
      <w:r>
        <w:t xml:space="preserve">Subsequently, monitor mice daily for weight, food intake and activity. Examine incision sites and palpate for </w:t>
      </w:r>
      <w:proofErr w:type="spellStart"/>
      <w:r w:rsidR="00840FFE">
        <w:t>tumor</w:t>
      </w:r>
      <w:proofErr w:type="spellEnd"/>
      <w:r>
        <w:t xml:space="preserve"> size. Remove skin clips on the seventh postoperative day. </w:t>
      </w:r>
    </w:p>
    <w:p w14:paraId="4C1BA2F7" w14:textId="77777777" w:rsidR="00A61CFE" w:rsidRDefault="00A61CFE" w:rsidP="00267B98">
      <w:pPr>
        <w:pStyle w:val="ListParagraph"/>
        <w:ind w:left="0"/>
      </w:pPr>
    </w:p>
    <w:p w14:paraId="4A8F30E6" w14:textId="6F371197" w:rsidR="00434EEC" w:rsidRDefault="007B764F" w:rsidP="00267B98">
      <w:pPr>
        <w:pStyle w:val="ListParagraph"/>
        <w:numPr>
          <w:ilvl w:val="1"/>
          <w:numId w:val="2"/>
        </w:numPr>
        <w:ind w:left="0" w:firstLine="0"/>
      </w:pPr>
      <w:r>
        <w:t>Euthanize</w:t>
      </w:r>
      <w:r w:rsidR="00434EEC">
        <w:t xml:space="preserve"> the mouse if humane endpoints are reached. These humane endpoints include: loss of body weight &gt;20%, features of untreatable distress (including hunched posture, lack of movement or grooming) and </w:t>
      </w:r>
      <w:proofErr w:type="spellStart"/>
      <w:r w:rsidR="00840FFE">
        <w:t>tumor</w:t>
      </w:r>
      <w:proofErr w:type="spellEnd"/>
      <w:r w:rsidR="00434EEC">
        <w:t xml:space="preserve"> size greater than 1 cm</w:t>
      </w:r>
      <w:r w:rsidR="00434EEC">
        <w:rPr>
          <w:vertAlign w:val="superscript"/>
        </w:rPr>
        <w:t>3</w:t>
      </w:r>
      <w:r w:rsidR="00434EEC">
        <w:t xml:space="preserve"> as estimated by external palpation.</w:t>
      </w:r>
    </w:p>
    <w:p w14:paraId="7253BA1F" w14:textId="77777777" w:rsidR="00434EEC" w:rsidRPr="00FA7CA3" w:rsidRDefault="00434EEC" w:rsidP="00267B98"/>
    <w:p w14:paraId="6A0BD6DA" w14:textId="595047B3" w:rsidR="00434EEC" w:rsidRPr="000C0E90" w:rsidRDefault="007B764F" w:rsidP="007B764F">
      <w:pPr>
        <w:pStyle w:val="NormalWeb"/>
        <w:spacing w:before="0" w:beforeAutospacing="0" w:after="0" w:afterAutospacing="0"/>
        <w:rPr>
          <w:color w:val="808080"/>
        </w:rPr>
      </w:pPr>
      <w:r>
        <w:rPr>
          <w:b/>
        </w:rPr>
        <w:t xml:space="preserve">REPRESENTATIVE </w:t>
      </w:r>
      <w:r w:rsidR="00434EEC" w:rsidRPr="000C0E90">
        <w:rPr>
          <w:b/>
        </w:rPr>
        <w:t>R</w:t>
      </w:r>
      <w:r w:rsidR="00434EEC">
        <w:rPr>
          <w:b/>
        </w:rPr>
        <w:t>E</w:t>
      </w:r>
      <w:r w:rsidR="00434EEC" w:rsidRPr="000C0E90">
        <w:rPr>
          <w:b/>
        </w:rPr>
        <w:t xml:space="preserve">SULTS: </w:t>
      </w:r>
    </w:p>
    <w:p w14:paraId="633E66C6" w14:textId="03783842" w:rsidR="00434EEC" w:rsidRPr="000C0E90" w:rsidRDefault="00434EEC" w:rsidP="00267B98">
      <w:pPr>
        <w:rPr>
          <w:color w:val="auto"/>
        </w:rPr>
      </w:pPr>
      <w:r w:rsidRPr="000C0E90">
        <w:rPr>
          <w:color w:val="auto"/>
        </w:rPr>
        <w:t xml:space="preserve">Fifty-nine consecutive mice underwent implantation surgery. Gross leakage occurred in eight (14%) mice. </w:t>
      </w:r>
      <w:r>
        <w:rPr>
          <w:color w:val="auto"/>
        </w:rPr>
        <w:t xml:space="preserve">The degree of leakage at the time of injection is estimated as described above in the </w:t>
      </w:r>
      <w:r w:rsidR="009B4DB6">
        <w:rPr>
          <w:color w:val="auto"/>
        </w:rPr>
        <w:t>protocol</w:t>
      </w:r>
      <w:r>
        <w:rPr>
          <w:color w:val="auto"/>
        </w:rPr>
        <w:t xml:space="preserve"> section. </w:t>
      </w:r>
      <w:r w:rsidRPr="000C0E90">
        <w:rPr>
          <w:color w:val="auto"/>
        </w:rPr>
        <w:t xml:space="preserve">After three weeks to allow these implanted </w:t>
      </w:r>
      <w:r w:rsidR="00840FFE">
        <w:rPr>
          <w:color w:val="auto"/>
        </w:rPr>
        <w:t>tumor</w:t>
      </w:r>
      <w:r w:rsidRPr="000C0E90">
        <w:rPr>
          <w:color w:val="auto"/>
        </w:rPr>
        <w:t>s to grow, pre-resection bioluminescence imaging was performed to exclude mice with gross metastatic disease prior to resection. Forty-five (76%) mice underwent surgical resection.</w:t>
      </w:r>
    </w:p>
    <w:p w14:paraId="6BF9A440" w14:textId="77777777" w:rsidR="00434EEC" w:rsidRPr="000C0E90" w:rsidRDefault="00434EEC" w:rsidP="00267B98">
      <w:pPr>
        <w:rPr>
          <w:color w:val="auto"/>
        </w:rPr>
      </w:pPr>
    </w:p>
    <w:p w14:paraId="631F21C9" w14:textId="3C481694" w:rsidR="00434EEC" w:rsidRPr="000C0E90" w:rsidRDefault="00434EEC" w:rsidP="00267B98">
      <w:pPr>
        <w:rPr>
          <w:color w:val="auto"/>
        </w:rPr>
      </w:pPr>
      <w:r w:rsidRPr="000C0E90">
        <w:rPr>
          <w:color w:val="auto"/>
        </w:rPr>
        <w:t xml:space="preserve">All 45 (100%) mice underwent successful distal pancreatectomy/splenectomy with no issues of </w:t>
      </w:r>
      <w:proofErr w:type="spellStart"/>
      <w:r w:rsidRPr="000C0E90">
        <w:rPr>
          <w:color w:val="auto"/>
        </w:rPr>
        <w:t>haemostasis</w:t>
      </w:r>
      <w:proofErr w:type="spellEnd"/>
      <w:r w:rsidRPr="000C0E90">
        <w:rPr>
          <w:color w:val="auto"/>
        </w:rPr>
        <w:t xml:space="preserve">. </w:t>
      </w:r>
      <w:r>
        <w:rPr>
          <w:color w:val="auto"/>
        </w:rPr>
        <w:t>A m</w:t>
      </w:r>
      <w:r w:rsidRPr="000C0E90">
        <w:rPr>
          <w:color w:val="auto"/>
        </w:rPr>
        <w:t>acroscopic proximal pancreatic margin greater than 5</w:t>
      </w:r>
      <w:r w:rsidR="009B4DB6">
        <w:rPr>
          <w:color w:val="auto"/>
        </w:rPr>
        <w:t xml:space="preserve"> </w:t>
      </w:r>
      <w:r w:rsidRPr="000C0E90">
        <w:rPr>
          <w:color w:val="auto"/>
        </w:rPr>
        <w:t>mm was achieved in 43 (96%) mice.</w:t>
      </w:r>
    </w:p>
    <w:p w14:paraId="3C6003A5" w14:textId="77777777" w:rsidR="00434EEC" w:rsidRPr="000C0E90" w:rsidRDefault="00434EEC" w:rsidP="00267B98">
      <w:pPr>
        <w:rPr>
          <w:color w:val="auto"/>
        </w:rPr>
      </w:pPr>
    </w:p>
    <w:p w14:paraId="7ECF49CF" w14:textId="5A4F3731" w:rsidR="004E7141" w:rsidRDefault="00307947" w:rsidP="00267B98">
      <w:pPr>
        <w:rPr>
          <w:color w:val="auto"/>
        </w:rPr>
      </w:pPr>
      <w:r>
        <w:rPr>
          <w:color w:val="auto"/>
        </w:rPr>
        <w:t>At the time of resection, l</w:t>
      </w:r>
      <w:r w:rsidR="00434EEC" w:rsidRPr="000C0E90">
        <w:rPr>
          <w:color w:val="auto"/>
        </w:rPr>
        <w:t>ocal metastasis was found in 9</w:t>
      </w:r>
      <w:r w:rsidR="00434EEC">
        <w:rPr>
          <w:color w:val="auto"/>
        </w:rPr>
        <w:t>/45</w:t>
      </w:r>
      <w:r w:rsidR="00434EEC" w:rsidRPr="000C0E90">
        <w:rPr>
          <w:color w:val="auto"/>
        </w:rPr>
        <w:t xml:space="preserve"> (20%) mice – mostly in the suture line (discontinuous with the primary </w:t>
      </w:r>
      <w:r w:rsidR="00840FFE">
        <w:rPr>
          <w:color w:val="auto"/>
        </w:rPr>
        <w:t>tumor</w:t>
      </w:r>
      <w:r w:rsidR="004E7141">
        <w:rPr>
          <w:color w:val="auto"/>
        </w:rPr>
        <w:t>)</w:t>
      </w:r>
      <w:r w:rsidR="00434EEC" w:rsidRPr="000C0E90">
        <w:rPr>
          <w:color w:val="auto"/>
        </w:rPr>
        <w:t xml:space="preserve"> with </w:t>
      </w:r>
      <w:r w:rsidR="00434EEC">
        <w:rPr>
          <w:color w:val="auto"/>
        </w:rPr>
        <w:t>three</w:t>
      </w:r>
      <w:r w:rsidR="00434EEC" w:rsidRPr="000C0E90">
        <w:rPr>
          <w:color w:val="auto"/>
        </w:rPr>
        <w:t xml:space="preserve"> of the </w:t>
      </w:r>
      <w:r w:rsidR="00434EEC">
        <w:rPr>
          <w:color w:val="auto"/>
        </w:rPr>
        <w:t>nine</w:t>
      </w:r>
      <w:r w:rsidR="00434EEC" w:rsidRPr="000C0E90">
        <w:rPr>
          <w:color w:val="auto"/>
        </w:rPr>
        <w:t xml:space="preserve"> showing additional isolated </w:t>
      </w:r>
      <w:r w:rsidR="00434EEC" w:rsidRPr="000C0E90">
        <w:rPr>
          <w:color w:val="auto"/>
        </w:rPr>
        <w:lastRenderedPageBreak/>
        <w:t xml:space="preserve">nodules on the greater curve of the stomach and </w:t>
      </w:r>
      <w:r w:rsidR="00434EEC">
        <w:rPr>
          <w:color w:val="auto"/>
        </w:rPr>
        <w:t>one</w:t>
      </w:r>
      <w:r w:rsidR="00434EEC" w:rsidRPr="000C0E90">
        <w:rPr>
          <w:color w:val="auto"/>
        </w:rPr>
        <w:t xml:space="preserve"> showing a subcapsular nodule on the liver. The primary pancreatic </w:t>
      </w:r>
      <w:r w:rsidR="00840FFE">
        <w:rPr>
          <w:color w:val="auto"/>
        </w:rPr>
        <w:t>tumor</w:t>
      </w:r>
      <w:r w:rsidR="00434EEC" w:rsidRPr="000C0E90">
        <w:rPr>
          <w:color w:val="auto"/>
        </w:rPr>
        <w:t xml:space="preserve"> was adherent to the suture line in </w:t>
      </w:r>
      <w:r w:rsidR="00434EEC">
        <w:rPr>
          <w:color w:val="auto"/>
        </w:rPr>
        <w:t>five</w:t>
      </w:r>
      <w:r w:rsidR="00434EEC" w:rsidRPr="000C0E90">
        <w:rPr>
          <w:color w:val="auto"/>
        </w:rPr>
        <w:t xml:space="preserve"> (11%) mice and to the liver in one (2%) mouse. These adherent structures were excised </w:t>
      </w:r>
      <w:proofErr w:type="spellStart"/>
      <w:r w:rsidR="00434EEC" w:rsidRPr="000C0E90">
        <w:rPr>
          <w:i/>
          <w:iCs/>
          <w:color w:val="auto"/>
        </w:rPr>
        <w:t>en</w:t>
      </w:r>
      <w:proofErr w:type="spellEnd"/>
      <w:r w:rsidR="00434EEC" w:rsidRPr="000C0E90">
        <w:rPr>
          <w:i/>
          <w:iCs/>
          <w:color w:val="auto"/>
        </w:rPr>
        <w:t xml:space="preserve"> bloc</w:t>
      </w:r>
      <w:r w:rsidR="00434EEC" w:rsidRPr="000C0E90">
        <w:rPr>
          <w:color w:val="auto"/>
        </w:rPr>
        <w:t xml:space="preserve">. </w:t>
      </w:r>
    </w:p>
    <w:p w14:paraId="7B51F9AB" w14:textId="77777777" w:rsidR="004E7141" w:rsidRDefault="004E7141" w:rsidP="00267B98">
      <w:pPr>
        <w:rPr>
          <w:color w:val="auto"/>
        </w:rPr>
      </w:pPr>
    </w:p>
    <w:p w14:paraId="4A78B2CC" w14:textId="41F1C964" w:rsidR="00434EEC" w:rsidRPr="000C0E90" w:rsidRDefault="00434EEC" w:rsidP="00267B98">
      <w:pPr>
        <w:rPr>
          <w:color w:val="auto"/>
        </w:rPr>
      </w:pPr>
      <w:r w:rsidRPr="000C0E90">
        <w:rPr>
          <w:color w:val="auto"/>
        </w:rPr>
        <w:t xml:space="preserve">The mean (SEM) surgery time (induction to closure) was 22 (0.9) minutes. None of the animals died within 1 week after resection. </w:t>
      </w:r>
    </w:p>
    <w:p w14:paraId="13701E7E" w14:textId="77777777" w:rsidR="00434EEC" w:rsidRPr="000C0E90" w:rsidRDefault="00434EEC" w:rsidP="00267B98">
      <w:pPr>
        <w:rPr>
          <w:color w:val="auto"/>
        </w:rPr>
      </w:pPr>
    </w:p>
    <w:p w14:paraId="4F4E8E35" w14:textId="4E26C0F8" w:rsidR="00434EEC" w:rsidRPr="000C0E90" w:rsidRDefault="00434EEC" w:rsidP="00267B98">
      <w:pPr>
        <w:rPr>
          <w:color w:val="auto"/>
        </w:rPr>
      </w:pPr>
      <w:r w:rsidRPr="000C0E90">
        <w:rPr>
          <w:color w:val="auto"/>
        </w:rPr>
        <w:t>One-week post resection, mice underwent bioluminescence imaging to detect residual disease. The ratio of the maximum radiance over the ventral surface of the mouse was compared to that of the background. Thirty-two (71%) mice had a maximum radiance ratio</w:t>
      </w:r>
      <w:r w:rsidR="009B4DB6">
        <w:rPr>
          <w:color w:val="auto"/>
        </w:rPr>
        <w:t xml:space="preserve"> </w:t>
      </w:r>
      <w:r w:rsidRPr="000C0E90">
        <w:rPr>
          <w:color w:val="auto"/>
        </w:rPr>
        <w:t>(</w:t>
      </w:r>
      <w:proofErr w:type="spellStart"/>
      <w:r w:rsidRPr="000C0E90">
        <w:rPr>
          <w:color w:val="auto"/>
        </w:rPr>
        <w:t>mouse:background</w:t>
      </w:r>
      <w:proofErr w:type="spellEnd"/>
      <w:r w:rsidRPr="000C0E90">
        <w:rPr>
          <w:color w:val="auto"/>
        </w:rPr>
        <w:t>) of &lt;10, indicating minimal or no residual disease.</w:t>
      </w:r>
    </w:p>
    <w:p w14:paraId="13B25735" w14:textId="77777777" w:rsidR="00434EEC" w:rsidRPr="000C0E90" w:rsidRDefault="00434EEC" w:rsidP="00267B98">
      <w:pPr>
        <w:rPr>
          <w:color w:val="auto"/>
        </w:rPr>
      </w:pPr>
    </w:p>
    <w:p w14:paraId="3BC83876" w14:textId="593576B1" w:rsidR="00434EEC" w:rsidRPr="000C0E90" w:rsidRDefault="00434EEC" w:rsidP="00267B98">
      <w:pPr>
        <w:rPr>
          <w:bCs/>
          <w:color w:val="auto"/>
        </w:rPr>
      </w:pPr>
      <w:r w:rsidRPr="000C0E90">
        <w:rPr>
          <w:b/>
          <w:color w:val="auto"/>
        </w:rPr>
        <w:t>FIGURE AND TABLE LEGENDS:</w:t>
      </w:r>
    </w:p>
    <w:p w14:paraId="0B2AE727" w14:textId="7474F5B2" w:rsidR="00434EEC" w:rsidRPr="000C0E90" w:rsidRDefault="00434EEC" w:rsidP="00267B98">
      <w:pPr>
        <w:rPr>
          <w:color w:val="808080"/>
        </w:rPr>
      </w:pPr>
      <w:r w:rsidRPr="00522ADC">
        <w:rPr>
          <w:b/>
          <w:bCs/>
          <w:color w:val="auto"/>
        </w:rPr>
        <w:t>Figure 1</w:t>
      </w:r>
      <w:r w:rsidRPr="000C0E90">
        <w:rPr>
          <w:b/>
          <w:bCs/>
          <w:color w:val="auto"/>
        </w:rPr>
        <w:t xml:space="preserve">: </w:t>
      </w:r>
      <w:r w:rsidR="00475443">
        <w:rPr>
          <w:b/>
          <w:bCs/>
          <w:color w:val="auto"/>
        </w:rPr>
        <w:t xml:space="preserve">Custom-made devices to facilitate </w:t>
      </w:r>
      <w:r w:rsidR="00840FFE">
        <w:rPr>
          <w:b/>
          <w:bCs/>
          <w:color w:val="auto"/>
        </w:rPr>
        <w:t>tumor</w:t>
      </w:r>
      <w:r w:rsidR="00475443">
        <w:rPr>
          <w:b/>
          <w:bCs/>
          <w:color w:val="auto"/>
        </w:rPr>
        <w:t xml:space="preserve"> implantation</w:t>
      </w:r>
      <w:r w:rsidR="009B4DB6">
        <w:rPr>
          <w:b/>
          <w:bCs/>
          <w:color w:val="auto"/>
        </w:rPr>
        <w:t xml:space="preserve">. </w:t>
      </w:r>
      <w:r w:rsidRPr="0070359E">
        <w:rPr>
          <w:color w:val="auto"/>
        </w:rPr>
        <w:t>(</w:t>
      </w:r>
      <w:r w:rsidRPr="009B4DB6">
        <w:rPr>
          <w:b/>
          <w:bCs/>
          <w:color w:val="auto"/>
        </w:rPr>
        <w:t>a</w:t>
      </w:r>
      <w:r w:rsidRPr="0070359E">
        <w:rPr>
          <w:color w:val="auto"/>
        </w:rPr>
        <w:t>) Purse-string gauze swab: (</w:t>
      </w:r>
      <w:proofErr w:type="spellStart"/>
      <w:r w:rsidRPr="0070359E">
        <w:rPr>
          <w:color w:val="auto"/>
        </w:rPr>
        <w:t>i</w:t>
      </w:r>
      <w:proofErr w:type="spellEnd"/>
      <w:r w:rsidRPr="0070359E">
        <w:rPr>
          <w:color w:val="auto"/>
        </w:rPr>
        <w:t xml:space="preserve">) Central hole, approximately 1 cm in diameter, through which the pancreatic tail will be placed at the time of injection; (ii) Purse-string suture around the hole; (iii) Double-layered gauze; (iv) Single throw knot; (v) One limb of the suture material is secured to the gauze with </w:t>
      </w:r>
      <w:proofErr w:type="spellStart"/>
      <w:r w:rsidRPr="0070359E">
        <w:rPr>
          <w:color w:val="auto"/>
        </w:rPr>
        <w:t>sterilising</w:t>
      </w:r>
      <w:proofErr w:type="spellEnd"/>
      <w:r w:rsidRPr="0070359E">
        <w:rPr>
          <w:color w:val="auto"/>
        </w:rPr>
        <w:t xml:space="preserve"> indicator tape; (vi) A handle, made from indicator tape, is fashioned on the other end of the suture material. (</w:t>
      </w:r>
      <w:r w:rsidRPr="009B4DB6">
        <w:rPr>
          <w:b/>
          <w:bCs/>
          <w:color w:val="auto"/>
        </w:rPr>
        <w:t>b</w:t>
      </w:r>
      <w:r w:rsidRPr="0070359E">
        <w:rPr>
          <w:color w:val="auto"/>
        </w:rPr>
        <w:t xml:space="preserve">) Injection device: (I) Actuating syringe. Slots cut through the body of this syringe allows the injection syringe (with the cell suspension injectate; not shown) to be mounted on this syringe body; (II) Controller syringe. This is filled with water. Depression of the plunger on the smaller controller syringe by the surgical assistant causes displacement of the larger actuating syringe plunger. The displacement of the actuating plunger is smaller, but with a mechanical advantage which allows the injection to overcome the resistance associated with the injection syringe mechanism as well as the tissue’s resistance to expansion by the injectate. This allows for precise and smooth injection of 50 </w:t>
      </w:r>
      <w:proofErr w:type="spellStart"/>
      <w:r w:rsidRPr="0070359E">
        <w:rPr>
          <w:color w:val="auto"/>
        </w:rPr>
        <w:t>μL</w:t>
      </w:r>
      <w:proofErr w:type="spellEnd"/>
      <w:r w:rsidRPr="0070359E">
        <w:rPr>
          <w:color w:val="auto"/>
        </w:rPr>
        <w:t xml:space="preserve"> over 10–15 seconds; (III) Polytetrafluoroethylene (PTFE) connection tubing with internal diameter of 0.5 mm.</w:t>
      </w:r>
    </w:p>
    <w:p w14:paraId="07F2864F" w14:textId="77777777" w:rsidR="00434EEC" w:rsidRDefault="00434EEC" w:rsidP="00267B98">
      <w:pPr>
        <w:rPr>
          <w:b/>
        </w:rPr>
      </w:pPr>
    </w:p>
    <w:p w14:paraId="7E172E95" w14:textId="77777777" w:rsidR="00434EEC" w:rsidRPr="000C0E90" w:rsidRDefault="00434EEC" w:rsidP="00267B98">
      <w:pPr>
        <w:rPr>
          <w:b/>
        </w:rPr>
      </w:pPr>
      <w:r w:rsidRPr="000C0E90">
        <w:rPr>
          <w:b/>
        </w:rPr>
        <w:t>DISCUSSION</w:t>
      </w:r>
      <w:r w:rsidRPr="000C0E90">
        <w:rPr>
          <w:b/>
          <w:bCs/>
        </w:rPr>
        <w:t xml:space="preserve">: </w:t>
      </w:r>
    </w:p>
    <w:p w14:paraId="21E6EF5A" w14:textId="77777777" w:rsidR="00434EEC" w:rsidRDefault="00434EEC" w:rsidP="00267B98">
      <w:pPr>
        <w:rPr>
          <w:color w:val="auto"/>
        </w:rPr>
      </w:pPr>
      <w:r w:rsidRPr="000C0E90">
        <w:rPr>
          <w:color w:val="auto"/>
        </w:rPr>
        <w:t xml:space="preserve">A </w:t>
      </w:r>
      <w:proofErr w:type="spellStart"/>
      <w:r w:rsidRPr="000C0E90">
        <w:rPr>
          <w:color w:val="auto"/>
        </w:rPr>
        <w:t>resectional</w:t>
      </w:r>
      <w:proofErr w:type="spellEnd"/>
      <w:r w:rsidRPr="000C0E90">
        <w:rPr>
          <w:color w:val="auto"/>
        </w:rPr>
        <w:t xml:space="preserve"> orthotopic mouse model of pancreatic cancer is important </w:t>
      </w:r>
      <w:r>
        <w:rPr>
          <w:color w:val="auto"/>
        </w:rPr>
        <w:t>because</w:t>
      </w:r>
      <w:r w:rsidRPr="000C0E90">
        <w:rPr>
          <w:color w:val="auto"/>
        </w:rPr>
        <w:t xml:space="preserve"> it allows for the testing of adjuvant and neoadjuvant treatments. This is particularly important in pancreatic cancer where surgery remains the most effective treatment </w:t>
      </w:r>
      <w:r>
        <w:rPr>
          <w:color w:val="auto"/>
        </w:rPr>
        <w:t>but</w:t>
      </w:r>
      <w:r w:rsidRPr="000C0E90">
        <w:rPr>
          <w:color w:val="auto"/>
        </w:rPr>
        <w:t xml:space="preserve"> is associated with high risk of recurrence. This paper describes a method which will reliably produce a pancreatic cancer which is potentially curable with resection, replicating the clinical scenario where neoadjuvant/ adjuvant therapy is required.</w:t>
      </w:r>
    </w:p>
    <w:p w14:paraId="30A3BBC1" w14:textId="77777777" w:rsidR="00434EEC" w:rsidRPr="000C0E90" w:rsidRDefault="00434EEC" w:rsidP="00267B98">
      <w:pPr>
        <w:rPr>
          <w:color w:val="auto"/>
        </w:rPr>
      </w:pPr>
    </w:p>
    <w:p w14:paraId="1466AAEA" w14:textId="7BDD3380" w:rsidR="00434EEC" w:rsidRPr="00533B07" w:rsidRDefault="00606A24" w:rsidP="00267B98">
      <w:pPr>
        <w:pStyle w:val="Heading2"/>
      </w:pPr>
      <w:r w:rsidRPr="00533B07">
        <w:t>Significance with respect to existing methods</w:t>
      </w:r>
    </w:p>
    <w:p w14:paraId="41B797A4" w14:textId="15D7EEA6" w:rsidR="00434EEC" w:rsidRPr="00533B07" w:rsidRDefault="00434EEC" w:rsidP="00267B98">
      <w:pPr>
        <w:rPr>
          <w:color w:val="auto"/>
        </w:rPr>
      </w:pPr>
      <w:bookmarkStart w:id="1" w:name="_Hlk31283391"/>
      <w:r w:rsidRPr="00533B07">
        <w:rPr>
          <w:color w:val="auto"/>
        </w:rPr>
        <w:t xml:space="preserve">Despite the importance of adjuvant and neoadjuvant therapies in pancreatic cancer, there are few well-described orthotopic </w:t>
      </w:r>
      <w:proofErr w:type="spellStart"/>
      <w:r w:rsidRPr="00533B07">
        <w:rPr>
          <w:color w:val="auto"/>
        </w:rPr>
        <w:t>resectional</w:t>
      </w:r>
      <w:proofErr w:type="spellEnd"/>
      <w:r w:rsidRPr="00533B07">
        <w:rPr>
          <w:color w:val="auto"/>
        </w:rPr>
        <w:t xml:space="preserve"> mouse models in the literature</w:t>
      </w:r>
      <w:r w:rsidR="00D718B8" w:rsidRPr="00533B07">
        <w:rPr>
          <w:color w:val="auto"/>
        </w:rPr>
        <w:t xml:space="preserve">. </w:t>
      </w:r>
      <w:bookmarkStart w:id="2" w:name="_Hlk45952490"/>
      <w:r w:rsidR="00D718B8" w:rsidRPr="00533B07">
        <w:rPr>
          <w:color w:val="auto"/>
        </w:rPr>
        <w:t xml:space="preserve">These described </w:t>
      </w:r>
      <w:proofErr w:type="spellStart"/>
      <w:r w:rsidR="00D718B8" w:rsidRPr="00533B07">
        <w:rPr>
          <w:color w:val="auto"/>
        </w:rPr>
        <w:t>resectional</w:t>
      </w:r>
      <w:proofErr w:type="spellEnd"/>
      <w:r w:rsidR="00D718B8" w:rsidRPr="00533B07">
        <w:rPr>
          <w:color w:val="auto"/>
        </w:rPr>
        <w:t xml:space="preserve"> models varied in their fidelity of </w:t>
      </w:r>
      <w:r w:rsidRPr="00533B07">
        <w:rPr>
          <w:color w:val="auto"/>
        </w:rPr>
        <w:t>replicat</w:t>
      </w:r>
      <w:r w:rsidR="00D718B8" w:rsidRPr="00533B07">
        <w:rPr>
          <w:color w:val="auto"/>
        </w:rPr>
        <w:t>ion of</w:t>
      </w:r>
      <w:r w:rsidRPr="00533B07">
        <w:rPr>
          <w:color w:val="auto"/>
        </w:rPr>
        <w:t xml:space="preserve"> the clinical situation in humans.</w:t>
      </w:r>
      <w:bookmarkEnd w:id="2"/>
      <w:r w:rsidRPr="00533B07">
        <w:rPr>
          <w:color w:val="auto"/>
        </w:rPr>
        <w:t xml:space="preserve"> These previous models can be broadly classified into: (</w:t>
      </w:r>
      <w:proofErr w:type="spellStart"/>
      <w:r w:rsidRPr="00533B07">
        <w:rPr>
          <w:color w:val="auto"/>
        </w:rPr>
        <w:t>i</w:t>
      </w:r>
      <w:proofErr w:type="spellEnd"/>
      <w:r w:rsidRPr="00533B07">
        <w:rPr>
          <w:color w:val="auto"/>
        </w:rPr>
        <w:t xml:space="preserve">) </w:t>
      </w:r>
      <w:r w:rsidR="00840FFE">
        <w:rPr>
          <w:color w:val="auto"/>
        </w:rPr>
        <w:t>tumor</w:t>
      </w:r>
      <w:r w:rsidRPr="00533B07">
        <w:rPr>
          <w:color w:val="auto"/>
        </w:rPr>
        <w:t xml:space="preserve"> excision only, with fluorescence guidance; (ii) subtotal pancreatic resection with no splenectomy; (iii) distal pancreatectomy/splenectomy. </w:t>
      </w:r>
    </w:p>
    <w:p w14:paraId="3B41571B" w14:textId="77777777" w:rsidR="00434EEC" w:rsidRPr="00533B07" w:rsidRDefault="00434EEC" w:rsidP="00267B98">
      <w:pPr>
        <w:rPr>
          <w:color w:val="auto"/>
        </w:rPr>
      </w:pPr>
    </w:p>
    <w:p w14:paraId="54B76932" w14:textId="7921910F" w:rsidR="00434EEC" w:rsidRPr="00533B07" w:rsidRDefault="00840FFE" w:rsidP="00267B98">
      <w:r>
        <w:lastRenderedPageBreak/>
        <w:t>Tumor</w:t>
      </w:r>
      <w:r w:rsidR="00434EEC" w:rsidRPr="00533B07">
        <w:t xml:space="preserve"> excision with fluorescence guidance has been described in the greatest number of reports</w:t>
      </w:r>
      <w:r w:rsidR="009B4DB6" w:rsidRPr="0027046F">
        <w:fldChar w:fldCharType="begin">
          <w:fldData xml:space="preserve">PEVuZE5vdGU+PENpdGU+PEF1dGhvcj5IaXJvc2hpbWE8L0F1dGhvcj48WWVhcj4yMDE0PC9ZZWFy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</w:fldData>
        </w:fldChar>
      </w:r>
      <w:r w:rsidR="009B4DB6" w:rsidRPr="00533B07">
        <w:instrText xml:space="preserve"> ADDIN EN.CITE </w:instrText>
      </w:r>
      <w:r w:rsidR="009B4DB6" w:rsidRPr="0027046F">
        <w:fldChar w:fldCharType="begin">
          <w:fldData xml:space="preserve">PEVuZE5vdGU+PENpdGU+PEF1dGhvcj5IaXJvc2hpbWE8L0F1dGhvcj48WWVhcj4yMDE0PC9ZZWFy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</w:fldData>
        </w:fldChar>
      </w:r>
      <w:r w:rsidR="009B4DB6" w:rsidRPr="00533B07">
        <w:instrText xml:space="preserve"> ADDIN EN.CITE.DATA </w:instrText>
      </w:r>
      <w:r w:rsidR="009B4DB6" w:rsidRPr="0027046F">
        <w:fldChar w:fldCharType="end"/>
      </w:r>
      <w:r w:rsidR="009B4DB6" w:rsidRPr="0027046F">
        <w:fldChar w:fldCharType="separate"/>
      </w:r>
      <w:r w:rsidR="009B4DB6" w:rsidRPr="00533B07">
        <w:rPr>
          <w:noProof/>
          <w:vertAlign w:val="superscript"/>
        </w:rPr>
        <w:t>15,17-21</w:t>
      </w:r>
      <w:r w:rsidR="009B4DB6" w:rsidRPr="0027046F">
        <w:fldChar w:fldCharType="end"/>
      </w:r>
      <w:r w:rsidR="004A3D19" w:rsidRPr="00533B07">
        <w:t>.</w:t>
      </w:r>
      <w:r w:rsidR="00434EEC" w:rsidRPr="0027046F">
        <w:fldChar w:fldCharType="begin"/>
      </w:r>
      <w:r w:rsidR="00434EEC" w:rsidRPr="00533B07">
        <w:instrText>ADDIN EN.CITE</w:instrText>
      </w:r>
      <w:r w:rsidR="00434EEC" w:rsidRPr="0027046F">
        <w:fldChar w:fldCharType="end"/>
      </w:r>
      <w:r w:rsidR="00434EEC" w:rsidRPr="00533B07">
        <w:t xml:space="preserve"> </w:t>
      </w:r>
      <w:r w:rsidR="004A3D19" w:rsidRPr="00533B07">
        <w:t xml:space="preserve">Many of these papers originated from the same research group. </w:t>
      </w:r>
      <w:r w:rsidR="00434EEC" w:rsidRPr="00533B07">
        <w:t xml:space="preserve">Unfortunately, in humans, local excision of the </w:t>
      </w:r>
      <w:r>
        <w:t>tumor</w:t>
      </w:r>
      <w:r w:rsidR="00434EEC" w:rsidRPr="00533B07">
        <w:t xml:space="preserve"> alone (enucleation) is not performed for pancreatic adenocarcinoma (PC) due to the high likelihood of local recurrence, as well as the inability to assess lymph node status</w:t>
      </w:r>
      <w:r w:rsidR="009B4DB6" w:rsidRPr="0027046F">
        <w:fldChar w:fldCharType="begin">
          <w:fldData xml:space="preserve">PEVuZE5vdGU+PENpdGU+PEF1dGhvcj5OYXRpb25hbCBDb21wcmVoZW5zaXZlIENhbmNlciBOZXR3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</w:fldData>
        </w:fldChar>
      </w:r>
      <w:r w:rsidR="009B4DB6" w:rsidRPr="00533B07">
        <w:instrText xml:space="preserve"> ADDIN EN.CITE </w:instrText>
      </w:r>
      <w:r w:rsidR="009B4DB6" w:rsidRPr="0027046F">
        <w:fldChar w:fldCharType="begin">
          <w:fldData xml:space="preserve">PEVuZE5vdGU+PENpdGU+PEF1dGhvcj5OYXRpb25hbCBDb21wcmVoZW5zaXZlIENhbmNlciBOZXR3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</w:fldData>
        </w:fldChar>
      </w:r>
      <w:r w:rsidR="009B4DB6" w:rsidRPr="00533B07">
        <w:instrText xml:space="preserve"> ADDIN EN.CITE.DATA </w:instrText>
      </w:r>
      <w:r w:rsidR="009B4DB6" w:rsidRPr="0027046F">
        <w:fldChar w:fldCharType="end"/>
      </w:r>
      <w:r w:rsidR="009B4DB6" w:rsidRPr="0027046F">
        <w:fldChar w:fldCharType="separate"/>
      </w:r>
      <w:r w:rsidR="009B4DB6" w:rsidRPr="00533B07">
        <w:rPr>
          <w:noProof/>
          <w:vertAlign w:val="superscript"/>
        </w:rPr>
        <w:t>22,23</w:t>
      </w:r>
      <w:r w:rsidR="009B4DB6" w:rsidRPr="0027046F">
        <w:fldChar w:fldCharType="end"/>
      </w:r>
      <w:r w:rsidR="00E02F61" w:rsidRPr="00533B07">
        <w:t>.</w:t>
      </w:r>
      <w:r w:rsidR="00434EEC" w:rsidRPr="0027046F">
        <w:fldChar w:fldCharType="begin"/>
      </w:r>
      <w:r w:rsidR="00434EEC" w:rsidRPr="00533B07">
        <w:instrText>ADDIN EN.CITE</w:instrText>
      </w:r>
      <w:r w:rsidR="00434EEC" w:rsidRPr="0027046F">
        <w:fldChar w:fldCharType="end"/>
      </w:r>
      <w:r w:rsidR="00434EEC" w:rsidRPr="00533B07">
        <w:t xml:space="preserve"> Therefore, the use of a non-clinically relevant comparator group (non-fluorescence guided enucleation) clouds the reporting of the oncological outcomes in papers describing this technique. Not surprisingly, the non-fluorescence enucleation groups invariably had excessive rates of local recurrence</w:t>
      </w:r>
      <w:r w:rsidR="009B4DB6" w:rsidRPr="0027046F">
        <w:fldChar w:fldCharType="begin">
          <w:fldData xml:space="preserve">PEVuZE5vdGU+PENpdGU+PEF1dGhvcj5NZXRpbGRpPC9BdXRob3I+PFllYXI+MjAxNTwvWWVhcj48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</w:fldData>
        </w:fldChar>
      </w:r>
      <w:r w:rsidR="009B4DB6" w:rsidRPr="00533B07">
        <w:instrText xml:space="preserve"> ADDIN EN.CITE </w:instrText>
      </w:r>
      <w:r w:rsidR="009B4DB6" w:rsidRPr="0027046F">
        <w:fldChar w:fldCharType="begin">
          <w:fldData xml:space="preserve">PEVuZE5vdGU+PENpdGU+PEF1dGhvcj5NZXRpbGRpPC9BdXRob3I+PFllYXI+MjAxNTwvWWVhcj48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</w:fldData>
        </w:fldChar>
      </w:r>
      <w:r w:rsidR="009B4DB6" w:rsidRPr="00533B07">
        <w:instrText xml:space="preserve"> ADDIN EN.CITE.DATA </w:instrText>
      </w:r>
      <w:r w:rsidR="009B4DB6" w:rsidRPr="0027046F">
        <w:fldChar w:fldCharType="end"/>
      </w:r>
      <w:r w:rsidR="009B4DB6" w:rsidRPr="0027046F">
        <w:fldChar w:fldCharType="separate"/>
      </w:r>
      <w:r w:rsidR="009B4DB6" w:rsidRPr="00533B07">
        <w:rPr>
          <w:noProof/>
          <w:vertAlign w:val="superscript"/>
        </w:rPr>
        <w:t>15,20,21</w:t>
      </w:r>
      <w:r w:rsidR="009B4DB6" w:rsidRPr="0027046F">
        <w:fldChar w:fldCharType="end"/>
      </w:r>
      <w:r w:rsidR="00E02F61" w:rsidRPr="00533B07">
        <w:t>.</w:t>
      </w:r>
      <w:r w:rsidR="00434EEC" w:rsidRPr="0027046F">
        <w:fldChar w:fldCharType="begin"/>
      </w:r>
      <w:r w:rsidR="00434EEC" w:rsidRPr="00533B07">
        <w:instrText>ADDIN EN.CITE</w:instrText>
      </w:r>
      <w:r w:rsidR="00434EEC" w:rsidRPr="0027046F">
        <w:fldChar w:fldCharType="end"/>
      </w:r>
      <w:r w:rsidR="00E02F61" w:rsidRPr="00533B07">
        <w:t xml:space="preserve"> In contrast</w:t>
      </w:r>
      <w:r w:rsidR="00434EEC" w:rsidRPr="00533B07">
        <w:t xml:space="preserve">, </w:t>
      </w:r>
      <w:proofErr w:type="spellStart"/>
      <w:r w:rsidR="00434EEC" w:rsidRPr="00533B07">
        <w:t>Torgenson</w:t>
      </w:r>
      <w:proofErr w:type="spellEnd"/>
      <w:r w:rsidR="00434EEC" w:rsidRPr="00533B07">
        <w:t xml:space="preserve"> </w:t>
      </w:r>
      <w:r w:rsidR="009B4DB6" w:rsidRPr="009B4DB6">
        <w:t>et al.</w:t>
      </w:r>
      <w:r w:rsidR="00434EEC" w:rsidRPr="00A46E91">
        <w:fldChar w:fldCharType="begin"/>
      </w:r>
      <w:r w:rsidR="002E51DB" w:rsidRPr="00533B07">
        <w:instrText xml:space="preserve"> ADDIN EN.CITE &lt;EndNote&gt;&lt;Cite&gt;&lt;Author&gt;Torgenson&lt;/Author&gt;&lt;Year&gt;2008&lt;/Year&gt;&lt;RecNum&gt;62&lt;/RecNum&gt;&lt;DisplayText&gt;&lt;style face="superscript"&gt;14&lt;/style&gt;&lt;/DisplayText&gt;&lt;record&gt;&lt;rec-number&gt;62&lt;/rec-number&gt;&lt;foreign-keys&gt;&lt;key app="EN" db-id="daf05z25xwe9weepvd852df9awsdtwv0fa00" timestamp="1562552989"&gt;62&lt;/key&gt;&lt;/foreign-keys&gt;&lt;ref-type name="Journal Article"&gt;17&lt;/ref-type&gt;&lt;contributors&gt;&lt;authors&gt;&lt;author&gt;Torgenson, M. J.&lt;/author&gt;&lt;author&gt;Shea, J. E.&lt;/author&gt;&lt;author&gt;Firpo, M. A.&lt;/author&gt;&lt;author&gt;Dai, Q.&lt;/author&gt;&lt;author&gt;Mulvihill, S. J.&lt;/author&gt;&lt;author&gt;Scaife, C. L.&lt;/author&gt;&lt;/authors&gt;&lt;/contributors&gt;&lt;auth-address&gt;Department of Surgery, University of Utah, Salt Lake City, Utah 84132, USA. marcus.torgenson@hsc.utah.edu&lt;/auth-address&gt;&lt;titles&gt;&lt;title&gt;Natural history of pancreatic cancer recurrence following &amp;quot;curative&amp;quot; resection in athymic mice&lt;/title&gt;&lt;secondary-title&gt;Journal Surgical Research&lt;/secondary-title&gt;&lt;/titles&gt;&lt;periodical&gt;&lt;full-title&gt;Journal Surgical Research&lt;/full-title&gt;&lt;/periodical&gt;&lt;pages&gt;57-61&lt;/pages&gt;&lt;volume&gt;149&lt;/volume&gt;&lt;number&gt;1&lt;/number&gt;&lt;edition&gt;2008/01/29&lt;/edition&gt;&lt;keywords&gt;&lt;keyword&gt;Animals&lt;/keyword&gt;&lt;keyword&gt;Cell Line, Tumor&lt;/keyword&gt;&lt;keyword&gt;*Disease Models, Animal&lt;/keyword&gt;&lt;keyword&gt;Disease Progression&lt;/keyword&gt;&lt;keyword&gt;Drug Screening Assays, Antitumor&lt;/keyword&gt;&lt;keyword&gt;Mice&lt;/keyword&gt;&lt;keyword&gt;Mice, Nude&lt;/keyword&gt;&lt;keyword&gt;*Neoplasm Recurrence, Local&lt;/keyword&gt;&lt;keyword&gt;Pancreatectomy&lt;/keyword&gt;&lt;keyword&gt;Pancreatic Neoplasms/*physiopathology/secondary/surgery&lt;/keyword&gt;&lt;/keywords&gt;&lt;dates&gt;&lt;year&gt;2008&lt;/year&gt;&lt;pub-dates&gt;&lt;date&gt;Sep&lt;/date&gt;&lt;/pub-dates&gt;&lt;/dates&gt;&lt;isbn&gt;1095-8673 (Electronic)&amp;#xD;0022-4804 (Linking)&lt;/isbn&gt;&lt;accession-num&gt;18222475&lt;/accession-num&gt;&lt;urls&gt;&lt;related-urls&gt;&lt;url&gt;https://www.ncbi.nlm.nih.gov/pubmed/18222475&lt;/url&gt;&lt;url&gt;https://www.sciencedirect.com/science/article/pii/S002248040700532X?via%3Dihub&lt;/url&gt;&lt;/related-urls&gt;&lt;/urls&gt;&lt;electronic-resource-num&gt;10.1016/j.jss.2007.08.024&lt;/electronic-resource-num&gt;&lt;/record&gt;&lt;/Cite&gt;&lt;/EndNote&gt;</w:instrText>
      </w:r>
      <w:r w:rsidR="00434EEC" w:rsidRPr="00A46E91">
        <w:fldChar w:fldCharType="separate"/>
      </w:r>
      <w:r w:rsidR="00DF4919" w:rsidRPr="00533B07">
        <w:rPr>
          <w:noProof/>
          <w:vertAlign w:val="superscript"/>
        </w:rPr>
        <w:t>14</w:t>
      </w:r>
      <w:r w:rsidR="00434EEC" w:rsidRPr="00A46E91">
        <w:fldChar w:fldCharType="end"/>
      </w:r>
      <w:r w:rsidR="00434EEC" w:rsidRPr="00533B07">
        <w:t xml:space="preserve"> described a similar </w:t>
      </w:r>
      <w:r w:rsidR="00E02F61" w:rsidRPr="00533B07">
        <w:t xml:space="preserve">fluorescence-guided resection </w:t>
      </w:r>
      <w:r w:rsidR="00434EEC" w:rsidRPr="00533B07">
        <w:t xml:space="preserve">technique, </w:t>
      </w:r>
      <w:r w:rsidR="00E02F61" w:rsidRPr="00533B07">
        <w:t xml:space="preserve">and </w:t>
      </w:r>
      <w:r w:rsidR="00434EEC" w:rsidRPr="00533B07">
        <w:t>reported a reasonably low recurrence rate of 58% (at eight weeks post-resection). Overall, these studies appear to demonstrate the utility of fluorescence guidance for</w:t>
      </w:r>
      <w:r w:rsidR="00434EEC">
        <w:t xml:space="preserve"> </w:t>
      </w:r>
      <w:r w:rsidR="009B4DB6" w:rsidRPr="00533B07">
        <w:t>visualization</w:t>
      </w:r>
      <w:r w:rsidR="00434EEC" w:rsidRPr="00533B07">
        <w:t xml:space="preserve"> of residual disease during surgery. However, this is not yet the standard of care in humans, which is a </w:t>
      </w:r>
      <w:r w:rsidR="00257D17" w:rsidRPr="00533B07">
        <w:t>limitation</w:t>
      </w:r>
      <w:r w:rsidR="00434EEC" w:rsidRPr="00533B07">
        <w:t xml:space="preserve"> </w:t>
      </w:r>
      <w:r w:rsidR="00257D17" w:rsidRPr="00533B07">
        <w:t xml:space="preserve">in terms of </w:t>
      </w:r>
      <w:r w:rsidR="00434EEC" w:rsidRPr="00533B07">
        <w:t>its use in a mouse model aiming to replicate the clinical scenario.</w:t>
      </w:r>
      <w:r w:rsidR="005F3B20" w:rsidRPr="00533B07">
        <w:t xml:space="preserve"> </w:t>
      </w:r>
      <w:bookmarkStart w:id="3" w:name="_Hlk45952881"/>
      <w:r w:rsidR="00257D17" w:rsidRPr="00533B07">
        <w:t>Of course</w:t>
      </w:r>
      <w:r w:rsidR="00986289" w:rsidRPr="00533B07">
        <w:t xml:space="preserve">, this </w:t>
      </w:r>
      <w:r w:rsidR="005F3B20" w:rsidRPr="00533B07">
        <w:t xml:space="preserve">may </w:t>
      </w:r>
      <w:r w:rsidR="009B4DB6" w:rsidRPr="00533B07">
        <w:t>change if</w:t>
      </w:r>
      <w:r w:rsidR="005F3B20" w:rsidRPr="00533B07">
        <w:t xml:space="preserve"> fluorescence-guided surgery were to be widely adopted in clinical practice.</w:t>
      </w:r>
      <w:bookmarkEnd w:id="3"/>
    </w:p>
    <w:p w14:paraId="1B4B7A75" w14:textId="77777777" w:rsidR="00434EEC" w:rsidRPr="00533B07" w:rsidRDefault="00434EEC" w:rsidP="00267B98">
      <w:pPr>
        <w:rPr>
          <w:color w:val="auto"/>
        </w:rPr>
      </w:pPr>
    </w:p>
    <w:p w14:paraId="39A5A56F" w14:textId="0DD30504" w:rsidR="00434EEC" w:rsidRPr="00533B07" w:rsidRDefault="00434EEC" w:rsidP="00267B98">
      <w:r w:rsidRPr="00533B07">
        <w:t xml:space="preserve">Another resection model was based on subtotal pancreatectomy without splenectomy for a </w:t>
      </w:r>
      <w:r w:rsidR="00840FFE">
        <w:t>tumor</w:t>
      </w:r>
      <w:r w:rsidRPr="00533B07">
        <w:t xml:space="preserve"> implanted into the </w:t>
      </w:r>
      <w:r w:rsidRPr="00533B07">
        <w:rPr>
          <w:rStyle w:val="Emphasis"/>
          <w:iCs/>
        </w:rPr>
        <w:t>body</w:t>
      </w:r>
      <w:r w:rsidRPr="00533B07">
        <w:t xml:space="preserve"> of the pancreas</w:t>
      </w:r>
      <w:r w:rsidRPr="00A46E91">
        <w:fldChar w:fldCharType="begin">
          <w:fldData xml:space="preserve">PEVuZE5vdGU+PENpdGU+PEF1dGhvcj5FZ2JlcnRzPC9BdXRob3I+PFllYXI+MjAwODwvWWVhcj48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</w:fldData>
        </w:fldChar>
      </w:r>
      <w:r w:rsidR="0029185A" w:rsidRPr="00533B07">
        <w:instrText xml:space="preserve"> ADDIN EN.CITE </w:instrText>
      </w:r>
      <w:r w:rsidR="0029185A" w:rsidRPr="0027046F">
        <w:fldChar w:fldCharType="begin">
          <w:fldData xml:space="preserve">PEVuZE5vdGU+PENpdGU+PEF1dGhvcj5FZ2JlcnRzPC9BdXRob3I+PFllYXI+MjAwODwvWWVhcj48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</w:fldData>
        </w:fldChar>
      </w:r>
      <w:r w:rsidR="0029185A" w:rsidRPr="00533B07">
        <w:instrText xml:space="preserve"> ADDIN EN.CITE.DATA </w:instrText>
      </w:r>
      <w:r w:rsidR="0029185A" w:rsidRPr="0027046F">
        <w:fldChar w:fldCharType="end"/>
      </w:r>
      <w:r w:rsidRPr="00A46E91">
        <w:fldChar w:fldCharType="separate"/>
      </w:r>
      <w:r w:rsidR="00DF4919" w:rsidRPr="00533B07">
        <w:rPr>
          <w:noProof/>
          <w:vertAlign w:val="superscript"/>
        </w:rPr>
        <w:t>13,24</w:t>
      </w:r>
      <w:r w:rsidRPr="00A46E91">
        <w:fldChar w:fldCharType="end"/>
      </w:r>
      <w:r w:rsidRPr="00533B07">
        <w:t xml:space="preserve">. The clinical relevance of this is also called into question as the operation described was neither a pancreaticoduodenectomy nor distal pancreatectomy as performed in humans. Not surprisingly, these mice also suffered from high rates of </w:t>
      </w:r>
      <w:r w:rsidR="00840FFE">
        <w:t>tumor</w:t>
      </w:r>
      <w:r w:rsidRPr="00533B07">
        <w:t xml:space="preserve"> recurrence, both distant and local. Of particular note is that splenic recurrence was common, suggesting either inadequate resection or possible peritoneal </w:t>
      </w:r>
      <w:r w:rsidR="00840FFE">
        <w:t>tumor</w:t>
      </w:r>
      <w:r w:rsidRPr="00533B07">
        <w:t xml:space="preserve"> seeding at implantation</w:t>
      </w:r>
      <w:r w:rsidR="009B4DB6" w:rsidRPr="0027046F">
        <w:fldChar w:fldCharType="begin">
          <w:fldData xml:space="preserve">PEVuZE5vdGU+PENpdGU+PEF1dGhvcj5FZ2JlcnRzPC9BdXRob3I+PFllYXI+MjAwODwvWWVhcj48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</w:fldData>
        </w:fldChar>
      </w:r>
      <w:r w:rsidR="009B4DB6" w:rsidRPr="00533B07">
        <w:instrText xml:space="preserve"> ADDIN EN.CITE </w:instrText>
      </w:r>
      <w:r w:rsidR="009B4DB6" w:rsidRPr="0027046F">
        <w:fldChar w:fldCharType="begin">
          <w:fldData xml:space="preserve">PEVuZE5vdGU+PENpdGU+PEF1dGhvcj5FZ2JlcnRzPC9BdXRob3I+PFllYXI+MjAwODwvWWVhcj48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</w:fldData>
        </w:fldChar>
      </w:r>
      <w:r w:rsidR="009B4DB6" w:rsidRPr="00533B07">
        <w:instrText xml:space="preserve"> ADDIN EN.CITE.DATA </w:instrText>
      </w:r>
      <w:r w:rsidR="009B4DB6" w:rsidRPr="0027046F">
        <w:fldChar w:fldCharType="end"/>
      </w:r>
      <w:r w:rsidR="009B4DB6" w:rsidRPr="0027046F">
        <w:fldChar w:fldCharType="separate"/>
      </w:r>
      <w:r w:rsidR="009B4DB6" w:rsidRPr="00533B07">
        <w:rPr>
          <w:noProof/>
          <w:vertAlign w:val="superscript"/>
        </w:rPr>
        <w:t>24</w:t>
      </w:r>
      <w:r w:rsidR="009B4DB6" w:rsidRPr="0027046F">
        <w:fldChar w:fldCharType="end"/>
      </w:r>
      <w:r w:rsidR="0029185A" w:rsidRPr="00533B07">
        <w:t>.</w:t>
      </w:r>
      <w:r w:rsidRPr="0027046F">
        <w:fldChar w:fldCharType="begin"/>
      </w:r>
      <w:r w:rsidRPr="00533B07">
        <w:instrText>ADDIN EN.CITE</w:instrText>
      </w:r>
      <w:r w:rsidRPr="0027046F">
        <w:fldChar w:fldCharType="end"/>
      </w:r>
      <w:r w:rsidRPr="00533B07">
        <w:t xml:space="preserve"> </w:t>
      </w:r>
    </w:p>
    <w:p w14:paraId="22C85F61" w14:textId="77777777" w:rsidR="00434EEC" w:rsidRPr="00533B07" w:rsidRDefault="00434EEC" w:rsidP="00267B98">
      <w:pPr>
        <w:rPr>
          <w:color w:val="auto"/>
        </w:rPr>
      </w:pPr>
    </w:p>
    <w:p w14:paraId="7BFFCDB9" w14:textId="063898CE" w:rsidR="00434EEC" w:rsidRPr="000C0E90" w:rsidRDefault="00434EEC" w:rsidP="00267B98">
      <w:pPr>
        <w:rPr>
          <w:color w:val="auto"/>
        </w:rPr>
      </w:pPr>
      <w:r w:rsidRPr="00533B07">
        <w:t xml:space="preserve">Ni </w:t>
      </w:r>
      <w:r w:rsidR="009B4DB6" w:rsidRPr="009B4DB6">
        <w:t>et al.</w:t>
      </w:r>
      <w:r w:rsidRPr="00A46E91">
        <w:fldChar w:fldCharType="begin"/>
      </w:r>
      <w:r w:rsidR="002E51DB" w:rsidRPr="00533B07">
        <w:instrText xml:space="preserve"> ADDIN EN.CITE &lt;EndNote&gt;&lt;Cite&gt;&lt;Author&gt;Ni&lt;/Author&gt;&lt;Year&gt;2012&lt;/Year&gt;&lt;RecNum&gt;75&lt;/RecNum&gt;&lt;DisplayText&gt;&lt;style face="superscript"&gt;16&lt;/style&gt;&lt;/DisplayText&gt;&lt;record&gt;&lt;rec-number&gt;75&lt;/rec-number&gt;&lt;foreign-keys&gt;&lt;key app="EN" db-id="daf05z25xwe9weepvd852df9awsdtwv0fa00" timestamp="1562553255"&gt;75&lt;/key&gt;&lt;/foreign-keys&gt;&lt;ref-type name="Journal Article"&gt;17&lt;/ref-type&gt;&lt;contributors&gt;&lt;authors&gt;&lt;author&gt;Ni, X.&lt;/author&gt;&lt;author&gt;Yang, J.&lt;/author&gt;&lt;author&gt;Li, M.&lt;/author&gt;&lt;/authors&gt;&lt;/contributors&gt;&lt;auth-address&gt;The Vivian L. Smith Department of Neurosurgery, The University of Texas Medical School at Houston, Houston, TX 77030, USA.&lt;/auth-address&gt;&lt;titles&gt;&lt;title&gt;Imaging-guided curative surgical resection of pancreatic cancer in a xenograft mouse model&lt;/title&gt;&lt;secondary-title&gt;Cancer Letters&lt;/secondary-title&gt;&lt;/titles&gt;&lt;periodical&gt;&lt;full-title&gt;Cancer Letters&lt;/full-title&gt;&lt;/periodical&gt;&lt;pages&gt;179-85&lt;/pages&gt;&lt;volume&gt;324&lt;/volume&gt;&lt;number&gt;2&lt;/number&gt;&lt;edition&gt;2012/05/24&lt;/edition&gt;&lt;keywords&gt;&lt;keyword&gt;Animals&lt;/keyword&gt;&lt;keyword&gt;Cell Line, Tumor&lt;/keyword&gt;&lt;keyword&gt;Cell Tracking/*methods&lt;/keyword&gt;&lt;keyword&gt;Green Fluorescent Proteins/biosynthesis/genetics&lt;/keyword&gt;&lt;keyword&gt;Humans&lt;/keyword&gt;&lt;keyword&gt;Luminescent Measurements&lt;/keyword&gt;&lt;keyword&gt;Male&lt;/keyword&gt;&lt;keyword&gt;Mice&lt;/keyword&gt;&lt;keyword&gt;Mice, Nude&lt;/keyword&gt;&lt;keyword&gt;*Pancreatectomy&lt;/keyword&gt;&lt;keyword&gt;Pancreatic Neoplasms/genetics/metabolism/pathology/*surgery&lt;/keyword&gt;&lt;keyword&gt;Time Factors&lt;/keyword&gt;&lt;keyword&gt;Transfection&lt;/keyword&gt;&lt;keyword&gt;Xenograft Model Antitumor Assays&lt;/keyword&gt;&lt;/keywords&gt;&lt;dates&gt;&lt;year&gt;2012&lt;/year&gt;&lt;pub-dates&gt;&lt;date&gt;Nov 28&lt;/date&gt;&lt;/pub-dates&gt;&lt;/dates&gt;&lt;isbn&gt;1872-7980 (Electronic)&amp;#xD;0304-3835 (Linking)&lt;/isbn&gt;&lt;accession-num&gt;22617626&lt;/accession-num&gt;&lt;urls&gt;&lt;related-urls&gt;&lt;url&gt;https://www.ncbi.nlm.nih.gov/pubmed/22617626&lt;/url&gt;&lt;url&gt;https://www.ncbi.nlm.nih.gov/pmc/articles/PMC3411904/pdf/nihms379087.pdf&lt;/url&gt;&lt;/related-urls&gt;&lt;/urls&gt;&lt;custom2&gt;PMC3411904&lt;/custom2&gt;&lt;electronic-resource-num&gt;10.1016/j.canlet.2012.05.013&lt;/electronic-resource-num&gt;&lt;/record&gt;&lt;/Cite&gt;&lt;/EndNote&gt;</w:instrText>
      </w:r>
      <w:r w:rsidRPr="00A46E91">
        <w:fldChar w:fldCharType="separate"/>
      </w:r>
      <w:r w:rsidR="00DF4919" w:rsidRPr="00533B07">
        <w:rPr>
          <w:noProof/>
          <w:vertAlign w:val="superscript"/>
        </w:rPr>
        <w:t>16</w:t>
      </w:r>
      <w:r w:rsidRPr="00A46E91">
        <w:fldChar w:fldCharType="end"/>
      </w:r>
      <w:r w:rsidR="009B4DB6">
        <w:t xml:space="preserve"> </w:t>
      </w:r>
      <w:r w:rsidRPr="00533B07">
        <w:t xml:space="preserve">described a distal pancreatectomy/splenectomy model performed with fluorescence imaging guidance. Disappointingly, despite the use of a clinically relevant operation (with fluorescence guidance), the survival was very short (mean survival of 18 days), even in the distal pancreatectomy group. </w:t>
      </w:r>
      <w:r w:rsidRPr="00533B07">
        <w:rPr>
          <w:color w:val="auto"/>
        </w:rPr>
        <w:t>This degree of progressive disease appears to be even worse than palliative treatment models</w:t>
      </w:r>
      <w:r w:rsidRPr="00A46E91">
        <w:fldChar w:fldCharType="begin">
          <w:fldData xml:space="preserve">PEVuZE5vdGU+PENpdGU+PEF1dGhvcj5YdTwvQXV0aG9yPjxZZWFyPjIwMjA8L1llYXI+PFJlY051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</w:fldData>
        </w:fldChar>
      </w:r>
      <w:r w:rsidR="00986289" w:rsidRPr="00533B07">
        <w:instrText xml:space="preserve"> ADDIN EN.CITE </w:instrText>
      </w:r>
      <w:r w:rsidR="00986289" w:rsidRPr="0027046F">
        <w:fldChar w:fldCharType="begin">
          <w:fldData xml:space="preserve">PEVuZE5vdGU+PENpdGU+PEF1dGhvcj5YdTwvQXV0aG9yPjxZZWFyPjIwMjA8L1llYXI+PFJlY051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</w:fldData>
        </w:fldChar>
      </w:r>
      <w:r w:rsidR="00986289" w:rsidRPr="00533B07">
        <w:instrText xml:space="preserve"> ADDIN EN.CITE.DATA </w:instrText>
      </w:r>
      <w:r w:rsidR="00986289" w:rsidRPr="0027046F">
        <w:fldChar w:fldCharType="end"/>
      </w:r>
      <w:r w:rsidRPr="00A46E91">
        <w:fldChar w:fldCharType="separate"/>
      </w:r>
      <w:r w:rsidR="00986289" w:rsidRPr="00533B07">
        <w:rPr>
          <w:noProof/>
          <w:vertAlign w:val="superscript"/>
        </w:rPr>
        <w:t>25-27</w:t>
      </w:r>
      <w:r w:rsidRPr="00A46E91">
        <w:fldChar w:fldCharType="end"/>
      </w:r>
      <w:r w:rsidRPr="00533B07">
        <w:t>, suggesting the possible</w:t>
      </w:r>
      <w:r w:rsidRPr="00533B07">
        <w:rPr>
          <w:color w:val="auto"/>
        </w:rPr>
        <w:t xml:space="preserve"> presence of gross residual disease after resection.</w:t>
      </w:r>
      <w:r w:rsidR="00986289" w:rsidRPr="00533B07">
        <w:t xml:space="preserve"> </w:t>
      </w:r>
      <w:bookmarkStart w:id="4" w:name="_Hlk45957160"/>
      <w:r w:rsidR="00986289" w:rsidRPr="00533B07">
        <w:t>Mo</w:t>
      </w:r>
      <w:r w:rsidR="00E05F44" w:rsidRPr="00533B07">
        <w:t>st</w:t>
      </w:r>
      <w:r w:rsidR="00986289" w:rsidRPr="00533B07">
        <w:t xml:space="preserve"> recently, </w:t>
      </w:r>
      <w:proofErr w:type="spellStart"/>
      <w:r w:rsidR="00986289" w:rsidRPr="009B4DB6">
        <w:t>Giri</w:t>
      </w:r>
      <w:proofErr w:type="spellEnd"/>
      <w:r w:rsidR="00986289" w:rsidRPr="009B4DB6">
        <w:t xml:space="preserve"> </w:t>
      </w:r>
      <w:r w:rsidR="009B4DB6" w:rsidRPr="009B4DB6">
        <w:t>et al.</w:t>
      </w:r>
      <w:r w:rsidR="00986289" w:rsidRPr="009B4DB6">
        <w:fldChar w:fldCharType="begin">
          <w:fldData xml:space="preserve">PEVuZE5vdGU+PENpdGU+PEF1dGhvcj5HaXJpPC9BdXRob3I+PFllYXI+MjAyMDwvWWVhcj48UmVj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</w:fldData>
        </w:fldChar>
      </w:r>
      <w:r w:rsidR="00986289" w:rsidRPr="009B4DB6">
        <w:instrText xml:space="preserve"> ADDIN EN.CITE </w:instrText>
      </w:r>
      <w:r w:rsidR="00986289" w:rsidRPr="009B4DB6">
        <w:fldChar w:fldCharType="begin">
          <w:fldData xml:space="preserve">PEVuZE5vdGU+PENpdGU+PEF1dGhvcj5HaXJpPC9BdXRob3I+PFllYXI+MjAyMDwvWWVhcj48UmVj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</w:fldData>
        </w:fldChar>
      </w:r>
      <w:r w:rsidR="00986289" w:rsidRPr="009B4DB6">
        <w:instrText xml:space="preserve"> ADDIN EN.CITE.DATA </w:instrText>
      </w:r>
      <w:r w:rsidR="00986289" w:rsidRPr="009B4DB6">
        <w:fldChar w:fldCharType="end"/>
      </w:r>
      <w:r w:rsidR="00986289" w:rsidRPr="009B4DB6">
        <w:fldChar w:fldCharType="separate"/>
      </w:r>
      <w:r w:rsidR="00986289" w:rsidRPr="009B4DB6">
        <w:rPr>
          <w:noProof/>
          <w:vertAlign w:val="superscript"/>
        </w:rPr>
        <w:t>28</w:t>
      </w:r>
      <w:r w:rsidR="00986289" w:rsidRPr="009B4DB6">
        <w:fldChar w:fldCharType="end"/>
      </w:r>
      <w:r w:rsidR="00986289" w:rsidRPr="009B4DB6">
        <w:t xml:space="preserve"> reported a distal pancreatectomy and partial splenectomy mouse model. This study is notable in that</w:t>
      </w:r>
      <w:r w:rsidR="00986289" w:rsidRPr="00533B07">
        <w:t xml:space="preserve"> it represents an immunocompetent mouse model of cancer. However, this study reported almost universal local and other intraperitoneal </w:t>
      </w:r>
      <w:r w:rsidR="00840FFE">
        <w:t>tumor</w:t>
      </w:r>
      <w:r w:rsidR="00986289" w:rsidRPr="00533B07">
        <w:t xml:space="preserve"> recurrence, possibly indicating occult iatrogenic metastasis at implantation.</w:t>
      </w:r>
      <w:bookmarkEnd w:id="4"/>
    </w:p>
    <w:p w14:paraId="1F8428F8" w14:textId="77777777" w:rsidR="00434EEC" w:rsidRPr="000C0E90" w:rsidRDefault="00434EEC" w:rsidP="00267B98">
      <w:pPr>
        <w:rPr>
          <w:color w:val="auto"/>
        </w:rPr>
      </w:pPr>
    </w:p>
    <w:p w14:paraId="2C248830" w14:textId="77777777" w:rsidR="00434EEC" w:rsidRPr="000C0E90" w:rsidRDefault="00434EEC" w:rsidP="00267B98">
      <w:pPr>
        <w:rPr>
          <w:color w:val="auto"/>
        </w:rPr>
      </w:pPr>
      <w:r>
        <w:rPr>
          <w:color w:val="auto"/>
        </w:rPr>
        <w:t>The use of mouse models where there is gross residual disease post resection for testing adjuvant treatments may be inappropriate. The issue is that treatment for gross residual disease cannot truly be classified as adjuvant treatment but rather should be considered to be treatment with palliative intent. In that case, such mouse models offer no advantage compared to non-</w:t>
      </w:r>
      <w:proofErr w:type="spellStart"/>
      <w:r>
        <w:rPr>
          <w:color w:val="auto"/>
        </w:rPr>
        <w:t>resectional</w:t>
      </w:r>
      <w:proofErr w:type="spellEnd"/>
      <w:r>
        <w:rPr>
          <w:color w:val="auto"/>
        </w:rPr>
        <w:t xml:space="preserve"> models with low volume disease.</w:t>
      </w:r>
    </w:p>
    <w:bookmarkEnd w:id="1"/>
    <w:p w14:paraId="108967F7" w14:textId="77777777" w:rsidR="00434EEC" w:rsidRPr="000C0E90" w:rsidRDefault="00434EEC" w:rsidP="00267B98">
      <w:pPr>
        <w:rPr>
          <w:color w:val="auto"/>
        </w:rPr>
      </w:pPr>
    </w:p>
    <w:p w14:paraId="02662FFF" w14:textId="0E76CA31" w:rsidR="00434EEC" w:rsidRDefault="00434EEC" w:rsidP="00267B98">
      <w:pPr>
        <w:pStyle w:val="Heading2"/>
      </w:pPr>
      <w:r>
        <w:t>Tips and pitfalls</w:t>
      </w:r>
      <w:r w:rsidR="00606A24">
        <w:t xml:space="preserve"> of critical steps</w:t>
      </w:r>
    </w:p>
    <w:p w14:paraId="254C0522" w14:textId="430AFD16" w:rsidR="00434EEC" w:rsidRPr="00646C27" w:rsidRDefault="00840FFE" w:rsidP="00267B98">
      <w:pPr>
        <w:rPr>
          <w:i/>
          <w:iCs/>
        </w:rPr>
      </w:pPr>
      <w:r>
        <w:rPr>
          <w:i/>
          <w:iCs/>
        </w:rPr>
        <w:t>Tumor</w:t>
      </w:r>
      <w:r w:rsidR="00434EEC">
        <w:rPr>
          <w:i/>
          <w:iCs/>
        </w:rPr>
        <w:t xml:space="preserve"> implantation procedure</w:t>
      </w:r>
    </w:p>
    <w:p w14:paraId="706DA55E" w14:textId="120CFA22" w:rsidR="00434EEC" w:rsidRPr="000C0E90" w:rsidRDefault="00434EEC" w:rsidP="00267B98">
      <w:pPr>
        <w:rPr>
          <w:color w:val="auto"/>
        </w:rPr>
      </w:pPr>
      <w:r w:rsidRPr="000C0E90">
        <w:rPr>
          <w:color w:val="auto"/>
        </w:rPr>
        <w:t xml:space="preserve">In order to replicate the clinical scenario, there are distinct challenges in this model which relate to the implantation and resection procedures. For the implantation procedure, the major challenges which need to be overcome are successful implantation and prevention of leakage. </w:t>
      </w:r>
      <w:r w:rsidRPr="000C0E90">
        <w:rPr>
          <w:color w:val="auto"/>
        </w:rPr>
        <w:lastRenderedPageBreak/>
        <w:t xml:space="preserve">These two issues are interrelated as failure of injection would result in gross leakage of the </w:t>
      </w:r>
      <w:r w:rsidR="00840FFE">
        <w:rPr>
          <w:color w:val="auto"/>
        </w:rPr>
        <w:t>tumor</w:t>
      </w:r>
      <w:r w:rsidRPr="000C0E90">
        <w:rPr>
          <w:color w:val="auto"/>
        </w:rPr>
        <w:t xml:space="preserve"> cell suspension into the abdominal cavity. This </w:t>
      </w:r>
      <w:r>
        <w:rPr>
          <w:color w:val="auto"/>
        </w:rPr>
        <w:t>would</w:t>
      </w:r>
      <w:r w:rsidRPr="000C0E90">
        <w:rPr>
          <w:color w:val="auto"/>
        </w:rPr>
        <w:t xml:space="preserve"> produce a mouse model with peritoneal metastasis, which will progress regardless of pancreatic resection. </w:t>
      </w:r>
      <w:r>
        <w:rPr>
          <w:color w:val="auto"/>
        </w:rPr>
        <w:t xml:space="preserve">This reflects the </w:t>
      </w:r>
      <w:r w:rsidRPr="000C0E90">
        <w:rPr>
          <w:color w:val="auto"/>
        </w:rPr>
        <w:t>well</w:t>
      </w:r>
      <w:r>
        <w:rPr>
          <w:color w:val="auto"/>
        </w:rPr>
        <w:t>-</w:t>
      </w:r>
      <w:r w:rsidRPr="000C0E90">
        <w:rPr>
          <w:color w:val="auto"/>
        </w:rPr>
        <w:t xml:space="preserve">known </w:t>
      </w:r>
      <w:r>
        <w:rPr>
          <w:color w:val="auto"/>
        </w:rPr>
        <w:t xml:space="preserve">clinical scenario </w:t>
      </w:r>
      <w:r w:rsidRPr="000C0E90">
        <w:rPr>
          <w:color w:val="auto"/>
        </w:rPr>
        <w:t>in human</w:t>
      </w:r>
      <w:r>
        <w:rPr>
          <w:color w:val="auto"/>
        </w:rPr>
        <w:t>s</w:t>
      </w:r>
      <w:r w:rsidRPr="000C0E90">
        <w:rPr>
          <w:color w:val="auto"/>
        </w:rPr>
        <w:t xml:space="preserve"> </w:t>
      </w:r>
      <w:r>
        <w:rPr>
          <w:color w:val="auto"/>
        </w:rPr>
        <w:t xml:space="preserve">where </w:t>
      </w:r>
      <w:r w:rsidRPr="000C0E90">
        <w:rPr>
          <w:color w:val="auto"/>
        </w:rPr>
        <w:t xml:space="preserve">pancreatic resection in metastatic PC does not affect the </w:t>
      </w:r>
      <w:r>
        <w:rPr>
          <w:color w:val="auto"/>
        </w:rPr>
        <w:t xml:space="preserve">patient </w:t>
      </w:r>
      <w:r w:rsidRPr="000C0E90">
        <w:rPr>
          <w:color w:val="auto"/>
        </w:rPr>
        <w:t>outcome</w:t>
      </w:r>
      <w:r>
        <w:rPr>
          <w:color w:val="auto"/>
        </w:rPr>
        <w:t xml:space="preserve">. This </w:t>
      </w:r>
      <w:r w:rsidRPr="000C0E90">
        <w:rPr>
          <w:color w:val="auto"/>
        </w:rPr>
        <w:t>is the basis of the staging laparoscopy</w:t>
      </w:r>
      <w:r>
        <w:rPr>
          <w:color w:val="auto"/>
        </w:rPr>
        <w:t xml:space="preserve"> in humans</w:t>
      </w:r>
      <w:r w:rsidR="009B4DB6">
        <w:rPr>
          <w:color w:val="auto"/>
        </w:rPr>
        <w:fldChar w:fldCharType="begin"/>
      </w:r>
      <w:r w:rsidR="009B4DB6">
        <w:rPr>
          <w:color w:val="auto"/>
        </w:rPr>
        <w:instrText xml:space="preserve"> ADDIN EN.CITE &lt;EndNote&gt;&lt;Cite&gt;&lt;Author&gt;Allen&lt;/Author&gt;&lt;Year&gt;2013&lt;/Year&gt;&lt;RecNum&gt;81&lt;/RecNum&gt;&lt;DisplayText&gt;&lt;style face="superscript"&gt;29&lt;/style&gt;&lt;/DisplayText&gt;&lt;record&gt;&lt;rec-number&gt;81&lt;/rec-number&gt;&lt;foreign-keys&gt;&lt;key app="EN" db-id="daf05z25xwe9weepvd852df9awsdtwv0fa00" timestamp="1562626394"&gt;81&lt;/key&gt;&lt;/foreign-keys&gt;&lt;ref-type name="Journal Article"&gt;17&lt;/ref-type&gt;&lt;contributors&gt;&lt;authors&gt;&lt;author&gt;Allen, V. B.&lt;/author&gt;&lt;author&gt;Gurusamy, K. S.&lt;/author&gt;&lt;author&gt;Takwoingi, Y.&lt;/author&gt;&lt;author&gt;Kalia, A.&lt;/author&gt;&lt;author&gt;Davidson, B. R.&lt;/author&gt;&lt;/authors&gt;&lt;/contributors&gt;&lt;auth-address&gt;University College London, Royal Free Campus, Pond Street, London, UK, NW3 2QG.&lt;/auth-address&gt;&lt;titles&gt;&lt;title&gt;Diagnostic accuracy of laparoscopy following computed tomography (CT) scanning for assessing the resectability with curative intent in pancreatic and periampullary cancer&lt;/title&gt;&lt;secondary-title&gt;Cochrane Database of Systematic Reviews&lt;/secondary-title&gt;&lt;/titles&gt;&lt;periodical&gt;&lt;full-title&gt;Cochrane Database of Systematic Reviews&lt;/full-title&gt;&lt;/periodical&gt;&lt;pages&gt;CD009323&lt;/pages&gt;&lt;number&gt;11&lt;/number&gt;&lt;edition&gt;2013/11/26&lt;/edition&gt;&lt;keywords&gt;&lt;keyword&gt;*Ampulla of Vater&lt;/keyword&gt;&lt;keyword&gt;Common Bile Duct Neoplasms/diagnostic imaging/pathology/*surgery&lt;/keyword&gt;&lt;keyword&gt;Humans&lt;/keyword&gt;&lt;keyword&gt;Laparoscopy/*methods&lt;/keyword&gt;&lt;keyword&gt;Laparotomy/*statistics &amp;amp; numerical data&lt;/keyword&gt;&lt;keyword&gt;Neoplasm Staging/*methods&lt;/keyword&gt;&lt;keyword&gt;Pancreatic Neoplasms/diagnostic imaging/*pathology/*surgery&lt;/keyword&gt;&lt;keyword&gt;Randomized Controlled Trials as Topic&lt;/keyword&gt;&lt;keyword&gt;Tomography, X-Ray Computed&lt;/keyword&gt;&lt;keyword&gt;*Unnecessary Procedures&lt;/keyword&gt;&lt;/keywords&gt;&lt;dates&gt;&lt;year&gt;2013&lt;/year&gt;&lt;pub-dates&gt;&lt;date&gt;Nov 25&lt;/date&gt;&lt;/pub-dates&gt;&lt;/dates&gt;&lt;isbn&gt;1469-493X (Electronic)&amp;#xD;1361-6137 (Linking)&lt;/isbn&gt;&lt;accession-num&gt;24272022&lt;/accession-num&gt;&lt;urls&gt;&lt;related-urls&gt;&lt;url&gt;https://www.ncbi.nlm.nih.gov/pubmed/24272022&lt;/url&gt;&lt;/related-urls&gt;&lt;/urls&gt;&lt;electronic-resource-num&gt;10.1002/14651858.CD009323.pub2&lt;/electronic-resource-num&gt;&lt;/record&gt;&lt;/Cite&gt;&lt;/EndNote&gt;</w:instrText>
      </w:r>
      <w:r w:rsidR="009B4DB6">
        <w:rPr>
          <w:color w:val="auto"/>
        </w:rPr>
        <w:fldChar w:fldCharType="separate"/>
      </w:r>
      <w:r w:rsidR="009B4DB6" w:rsidRPr="00986289">
        <w:rPr>
          <w:noProof/>
          <w:color w:val="auto"/>
          <w:vertAlign w:val="superscript"/>
        </w:rPr>
        <w:t>29</w:t>
      </w:r>
      <w:r w:rsidR="009B4DB6">
        <w:rPr>
          <w:color w:val="auto"/>
        </w:rPr>
        <w:fldChar w:fldCharType="end"/>
      </w:r>
      <w:r w:rsidRPr="000C0E90">
        <w:rPr>
          <w:color w:val="auto"/>
        </w:rPr>
        <w:t>.</w:t>
      </w:r>
      <w:r w:rsidR="009B4DB6" w:rsidRPr="000C0E90">
        <w:rPr>
          <w:color w:val="auto"/>
        </w:rPr>
        <w:t xml:space="preserve"> </w:t>
      </w:r>
    </w:p>
    <w:p w14:paraId="396E0AF3" w14:textId="77777777" w:rsidR="00434EEC" w:rsidRPr="000C0E90" w:rsidRDefault="00434EEC" w:rsidP="00267B98">
      <w:pPr>
        <w:rPr>
          <w:color w:val="auto"/>
        </w:rPr>
      </w:pPr>
    </w:p>
    <w:p w14:paraId="4DA6D33C" w14:textId="50B7383B" w:rsidR="00434EEC" w:rsidRPr="000C0E90" w:rsidRDefault="00434EEC" w:rsidP="00267B98">
      <w:pPr>
        <w:rPr>
          <w:color w:val="auto"/>
        </w:rPr>
      </w:pPr>
      <w:r w:rsidRPr="000C0E90">
        <w:rPr>
          <w:color w:val="auto"/>
        </w:rPr>
        <w:t xml:space="preserve">The success of implantation of the </w:t>
      </w:r>
      <w:r w:rsidR="00840FFE">
        <w:rPr>
          <w:color w:val="auto"/>
        </w:rPr>
        <w:t>tumor</w:t>
      </w:r>
      <w:r w:rsidRPr="000C0E90">
        <w:rPr>
          <w:color w:val="auto"/>
        </w:rPr>
        <w:t xml:space="preserve"> can be seen intraoperatively as the successful generation of a “bubble” of cell suspension</w:t>
      </w:r>
      <w:r>
        <w:rPr>
          <w:color w:val="auto"/>
        </w:rPr>
        <w:t xml:space="preserve"> without obvious </w:t>
      </w:r>
      <w:r w:rsidRPr="000C0E90">
        <w:rPr>
          <w:color w:val="auto"/>
        </w:rPr>
        <w:t xml:space="preserve">leakage. Of most importance in achieving a good result is </w:t>
      </w:r>
      <w:r>
        <w:rPr>
          <w:color w:val="auto"/>
        </w:rPr>
        <w:t xml:space="preserve">the </w:t>
      </w:r>
      <w:r w:rsidRPr="000C0E90">
        <w:rPr>
          <w:color w:val="auto"/>
        </w:rPr>
        <w:t xml:space="preserve">accurate placement of the needle within the </w:t>
      </w:r>
      <w:r>
        <w:rPr>
          <w:color w:val="auto"/>
        </w:rPr>
        <w:t xml:space="preserve">pancreatic </w:t>
      </w:r>
      <w:r w:rsidRPr="000C0E90">
        <w:rPr>
          <w:color w:val="auto"/>
        </w:rPr>
        <w:t>parenchyma. This could only be achieved by “stretching out” the pancreas so that the peritoneal surface is taut. Puncture should occur with the needle bevel facing upwards (ventrally). Once the needle punctures the peritoneal surface, it should be advanced while the needle tip is slightly lifted</w:t>
      </w:r>
      <w:r>
        <w:rPr>
          <w:color w:val="auto"/>
        </w:rPr>
        <w:t>-</w:t>
      </w:r>
      <w:r w:rsidRPr="000C0E90">
        <w:rPr>
          <w:color w:val="auto"/>
        </w:rPr>
        <w:t xml:space="preserve">up so that the </w:t>
      </w:r>
      <w:r w:rsidR="009B4DB6" w:rsidRPr="000C0E90">
        <w:rPr>
          <w:color w:val="auto"/>
        </w:rPr>
        <w:t>beveled</w:t>
      </w:r>
      <w:r w:rsidRPr="000C0E90">
        <w:rPr>
          <w:color w:val="auto"/>
        </w:rPr>
        <w:t xml:space="preserve"> surface glides just beneath the peritoneum. This will prevent inadvertent through-and-through puncture of the pancreas</w:t>
      </w:r>
      <w:r>
        <w:rPr>
          <w:color w:val="auto"/>
        </w:rPr>
        <w:t>,</w:t>
      </w:r>
      <w:r w:rsidRPr="000C0E90">
        <w:rPr>
          <w:color w:val="auto"/>
        </w:rPr>
        <w:t xml:space="preserve"> a common pitfall due to the small dimensions of mouse pancrea</w:t>
      </w:r>
      <w:r>
        <w:rPr>
          <w:color w:val="auto"/>
        </w:rPr>
        <w:t>tic</w:t>
      </w:r>
      <w:r w:rsidRPr="000C0E90">
        <w:rPr>
          <w:color w:val="auto"/>
        </w:rPr>
        <w:t xml:space="preserve"> lobules. Once the entire bevel is within the substance of the pancreas, the cell suspension </w:t>
      </w:r>
      <w:r>
        <w:rPr>
          <w:color w:val="auto"/>
        </w:rPr>
        <w:t>is</w:t>
      </w:r>
      <w:r w:rsidRPr="000C0E90">
        <w:rPr>
          <w:color w:val="auto"/>
        </w:rPr>
        <w:t xml:space="preserve"> injected. </w:t>
      </w:r>
      <w:r>
        <w:rPr>
          <w:color w:val="auto"/>
        </w:rPr>
        <w:t xml:space="preserve">Magnification of vision </w:t>
      </w:r>
      <w:r w:rsidRPr="000C0E90">
        <w:rPr>
          <w:color w:val="auto"/>
        </w:rPr>
        <w:t>with surgical loupes is highly desirable to visuali</w:t>
      </w:r>
      <w:r w:rsidR="00267B98">
        <w:rPr>
          <w:color w:val="auto"/>
        </w:rPr>
        <w:t>z</w:t>
      </w:r>
      <w:r w:rsidRPr="000C0E90">
        <w:rPr>
          <w:color w:val="auto"/>
        </w:rPr>
        <w:t xml:space="preserve">e accurately the depth of the needle </w:t>
      </w:r>
      <w:r>
        <w:rPr>
          <w:color w:val="auto"/>
        </w:rPr>
        <w:t>penetration</w:t>
      </w:r>
      <w:r w:rsidRPr="000C0E90">
        <w:rPr>
          <w:color w:val="auto"/>
        </w:rPr>
        <w:t>.</w:t>
      </w:r>
    </w:p>
    <w:p w14:paraId="14027F2A" w14:textId="77777777" w:rsidR="00434EEC" w:rsidRPr="000C0E90" w:rsidRDefault="00434EEC" w:rsidP="00267B98">
      <w:pPr>
        <w:rPr>
          <w:color w:val="auto"/>
        </w:rPr>
      </w:pPr>
    </w:p>
    <w:p w14:paraId="3ED523FB" w14:textId="1C260BC3" w:rsidR="00434EEC" w:rsidRDefault="00434EEC" w:rsidP="00267B98">
      <w:pPr>
        <w:rPr>
          <w:color w:val="auto"/>
        </w:rPr>
      </w:pPr>
      <w:r w:rsidRPr="000C0E90">
        <w:rPr>
          <w:color w:val="auto"/>
        </w:rPr>
        <w:t>A number of techniques can be used to further minim</w:t>
      </w:r>
      <w:r w:rsidR="00267B98">
        <w:rPr>
          <w:color w:val="auto"/>
        </w:rPr>
        <w:t>ize</w:t>
      </w:r>
      <w:r w:rsidRPr="000C0E90">
        <w:rPr>
          <w:color w:val="auto"/>
        </w:rPr>
        <w:t xml:space="preserve"> the risk of inadvertent leakage. </w:t>
      </w:r>
    </w:p>
    <w:p w14:paraId="11D23718" w14:textId="77777777" w:rsidR="00434EEC" w:rsidRPr="009B4DB6" w:rsidRDefault="00434EEC" w:rsidP="009B4DB6">
      <w:pPr>
        <w:rPr>
          <w:color w:val="auto"/>
        </w:rPr>
      </w:pPr>
      <w:r w:rsidRPr="009B4DB6">
        <w:rPr>
          <w:b/>
          <w:bCs/>
          <w:color w:val="auto"/>
        </w:rPr>
        <w:t>Selection of a large lobule for injection.</w:t>
      </w:r>
      <w:r w:rsidRPr="009B4DB6">
        <w:rPr>
          <w:color w:val="auto"/>
        </w:rPr>
        <w:t xml:space="preserve"> Small lobules require higher pressures to inflate (following Laplace’s law), thereby increasing the risk of leakage around the needle at the puncture site. </w:t>
      </w:r>
    </w:p>
    <w:p w14:paraId="48983E34" w14:textId="09F36B6F" w:rsidR="00434EEC" w:rsidRPr="009B4DB6" w:rsidRDefault="009B4DB6" w:rsidP="009B4DB6">
      <w:pPr>
        <w:rPr>
          <w:color w:val="auto"/>
        </w:rPr>
      </w:pPr>
      <w:r w:rsidRPr="009B4DB6">
        <w:rPr>
          <w:b/>
          <w:bCs/>
          <w:color w:val="auto"/>
        </w:rPr>
        <w:t>Optimization</w:t>
      </w:r>
      <w:r w:rsidR="00434EEC" w:rsidRPr="009B4DB6">
        <w:rPr>
          <w:b/>
          <w:bCs/>
          <w:color w:val="auto"/>
        </w:rPr>
        <w:t xml:space="preserve"> of the speed of injection. </w:t>
      </w:r>
      <w:r w:rsidR="00434EEC" w:rsidRPr="009B4DB6">
        <w:rPr>
          <w:color w:val="auto"/>
        </w:rPr>
        <w:t>The use of an injection device (</w:t>
      </w:r>
      <w:r w:rsidR="00434EEC" w:rsidRPr="009B4DB6">
        <w:rPr>
          <w:b/>
          <w:bCs/>
          <w:color w:val="auto"/>
        </w:rPr>
        <w:t>Figure 1b</w:t>
      </w:r>
      <w:r w:rsidR="00434EEC" w:rsidRPr="009B4DB6">
        <w:rPr>
          <w:color w:val="auto"/>
        </w:rPr>
        <w:t xml:space="preserve">) which allows the cell suspension to be injected over 10-15 seconds serves three purposes. First, it decreases the rate of change of pressure in the pancreas, giving the tissues time to deform and reduces the risk of reflux of the suspension. Second, it allows the injection process to be monitored and, if necessary, stopped and needle repositioned. Any leakage can be mopped up by a povidone-iodine-soaked gauze. Third, it frees the operator from needing to depress the plunger, allowing the operator to focus on keeping the needle tip within the pancreas while the assistant injects the cell suspension. </w:t>
      </w:r>
    </w:p>
    <w:p w14:paraId="13972A5C" w14:textId="5967A004" w:rsidR="00434EEC" w:rsidRPr="009B4DB6" w:rsidRDefault="00434EEC" w:rsidP="009B4DB6">
      <w:pPr>
        <w:rPr>
          <w:color w:val="auto"/>
        </w:rPr>
      </w:pPr>
      <w:r w:rsidRPr="009B4DB6">
        <w:rPr>
          <w:b/>
          <w:bCs/>
          <w:color w:val="auto"/>
        </w:rPr>
        <w:t>Use of a double-layered purse-string gauze.</w:t>
      </w:r>
      <w:r w:rsidRPr="009B4DB6">
        <w:rPr>
          <w:color w:val="auto"/>
        </w:rPr>
        <w:t xml:space="preserve"> This gauze forms a collar around the pancreatic tail which will absorb any leakage of the cell suspension and therefore minim</w:t>
      </w:r>
      <w:r w:rsidR="00267B98" w:rsidRPr="009B4DB6">
        <w:rPr>
          <w:color w:val="auto"/>
        </w:rPr>
        <w:t>ize</w:t>
      </w:r>
      <w:r w:rsidRPr="009B4DB6">
        <w:rPr>
          <w:color w:val="auto"/>
        </w:rPr>
        <w:t xml:space="preserve"> contamination in the abdominal cavity. </w:t>
      </w:r>
    </w:p>
    <w:p w14:paraId="2940BA41" w14:textId="77777777" w:rsidR="00434EEC" w:rsidRDefault="00434EEC" w:rsidP="00267B98">
      <w:pPr>
        <w:rPr>
          <w:color w:val="auto"/>
        </w:rPr>
      </w:pPr>
    </w:p>
    <w:p w14:paraId="3336173F" w14:textId="2885CA65" w:rsidR="00434EEC" w:rsidRPr="00533B07" w:rsidRDefault="00434EEC" w:rsidP="00267B98">
      <w:pPr>
        <w:rPr>
          <w:color w:val="auto"/>
        </w:rPr>
      </w:pPr>
      <w:r w:rsidRPr="00533B07">
        <w:rPr>
          <w:color w:val="auto"/>
        </w:rPr>
        <w:t>Some studies in the literature have used an extracellular matrix mixture (Matrigel) which solidifies with time after injection</w:t>
      </w:r>
      <w:r w:rsidR="009B4DB6" w:rsidRPr="00A46E91">
        <w:rPr>
          <w:color w:val="auto"/>
        </w:rPr>
        <w:fldChar w:fldCharType="begin">
          <w:fldData xml:space="preserve">PEVuZE5vdGU+PENpdGU+PEF1dGhvcj5FZ2JlcnRzPC9BdXRob3I+PFllYXI+MjAwODwvWWVhcj48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</w:fldData>
        </w:fldChar>
      </w:r>
      <w:r w:rsidR="009B4DB6" w:rsidRPr="00533B07">
        <w:rPr>
          <w:color w:val="auto"/>
        </w:rPr>
        <w:instrText xml:space="preserve"> ADDIN EN.CITE </w:instrText>
      </w:r>
      <w:r w:rsidR="009B4DB6" w:rsidRPr="0027046F">
        <w:rPr>
          <w:color w:val="auto"/>
        </w:rPr>
        <w:fldChar w:fldCharType="begin">
          <w:fldData xml:space="preserve">PEVuZE5vdGU+PENpdGU+PEF1dGhvcj5FZ2JlcnRzPC9BdXRob3I+PFllYXI+MjAwODwvWWVhcj48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</w:fldData>
        </w:fldChar>
      </w:r>
      <w:r w:rsidR="009B4DB6" w:rsidRPr="00533B07">
        <w:rPr>
          <w:color w:val="auto"/>
        </w:rPr>
        <w:instrText xml:space="preserve"> ADDIN EN.CITE.DATA </w:instrText>
      </w:r>
      <w:r w:rsidR="009B4DB6" w:rsidRPr="0027046F">
        <w:rPr>
          <w:color w:val="auto"/>
        </w:rPr>
      </w:r>
      <w:r w:rsidR="009B4DB6" w:rsidRPr="0027046F">
        <w:rPr>
          <w:color w:val="auto"/>
        </w:rPr>
        <w:fldChar w:fldCharType="end"/>
      </w:r>
      <w:r w:rsidR="009B4DB6" w:rsidRPr="00A46E91">
        <w:rPr>
          <w:color w:val="auto"/>
        </w:rPr>
      </w:r>
      <w:r w:rsidR="009B4DB6" w:rsidRPr="00A46E91">
        <w:rPr>
          <w:color w:val="auto"/>
        </w:rPr>
        <w:fldChar w:fldCharType="separate"/>
      </w:r>
      <w:r w:rsidR="009B4DB6" w:rsidRPr="00533B07">
        <w:rPr>
          <w:noProof/>
          <w:color w:val="auto"/>
          <w:vertAlign w:val="superscript"/>
        </w:rPr>
        <w:t>13,15,24</w:t>
      </w:r>
      <w:r w:rsidR="009B4DB6" w:rsidRPr="00A46E91">
        <w:rPr>
          <w:color w:val="auto"/>
        </w:rPr>
        <w:fldChar w:fldCharType="end"/>
      </w:r>
      <w:r w:rsidRPr="00533B07">
        <w:rPr>
          <w:color w:val="auto"/>
        </w:rPr>
        <w:t xml:space="preserve">. </w:t>
      </w:r>
      <w:bookmarkStart w:id="5" w:name="_Hlk45952639"/>
      <w:r w:rsidR="00DA6C58" w:rsidRPr="00533B07">
        <w:rPr>
          <w:color w:val="auto"/>
        </w:rPr>
        <w:t xml:space="preserve">This may reduce the risk of leakage post-injection. </w:t>
      </w:r>
      <w:r w:rsidR="00402884" w:rsidRPr="00533B07">
        <w:rPr>
          <w:color w:val="auto"/>
        </w:rPr>
        <w:t xml:space="preserve">However, a potential disadvantage of this strategy is that Matrigel or other </w:t>
      </w:r>
      <w:r w:rsidR="00DA6C58" w:rsidRPr="00533B07">
        <w:rPr>
          <w:color w:val="auto"/>
        </w:rPr>
        <w:t xml:space="preserve">similar </w:t>
      </w:r>
      <w:r w:rsidR="00402884" w:rsidRPr="00533B07">
        <w:rPr>
          <w:color w:val="auto"/>
        </w:rPr>
        <w:t xml:space="preserve">extracellular matrix solutions may exert non-physiological </w:t>
      </w:r>
      <w:r w:rsidRPr="00533B07">
        <w:rPr>
          <w:color w:val="auto"/>
        </w:rPr>
        <w:t>effect</w:t>
      </w:r>
      <w:r w:rsidR="00402884" w:rsidRPr="00533B07">
        <w:rPr>
          <w:color w:val="auto"/>
        </w:rPr>
        <w:t>s on PSCs</w:t>
      </w:r>
      <w:r w:rsidR="009B4DB6" w:rsidRPr="00A46E91">
        <w:rPr>
          <w:color w:val="auto"/>
        </w:rPr>
        <w:fldChar w:fldCharType="begin"/>
      </w:r>
      <w:r w:rsidR="009B4DB6" w:rsidRPr="00533B07">
        <w:rPr>
          <w:color w:val="auto"/>
        </w:rPr>
        <w:instrText xml:space="preserve"> ADDIN EN.CITE &lt;EndNote&gt;&lt;Cite&gt;&lt;Author&gt;Vaillant&lt;/Author&gt;&lt;Year&gt;2011&lt;/Year&gt;&lt;RecNum&gt;82&lt;/RecNum&gt;&lt;DisplayText&gt;&lt;style face="superscript"&gt;30&lt;/style&gt;&lt;/DisplayText&gt;&lt;record&gt;&lt;rec-number&gt;82&lt;/rec-number&gt;&lt;foreign-keys&gt;&lt;key app="EN" db-id="daf05z25xwe9weepvd852df9awsdtwv0fa00" timestamp="1562627696"&gt;82&lt;/key&gt;&lt;/foreign-keys&gt;&lt;ref-type name="Journal Article"&gt;17&lt;/ref-type&gt;&lt;contributors&gt;&lt;authors&gt;&lt;author&gt;Vaillant, F.&lt;/author&gt;&lt;author&gt;Lindeman, G. J.&lt;/author&gt;&lt;author&gt;Visvader, J. E.&lt;/author&gt;&lt;/authors&gt;&lt;/contributors&gt;&lt;titles&gt;&lt;title&gt;Jekyll or Hyde: does Matrigel provide a more or less physiological environment in mammary repopulating assays?&lt;/title&gt;&lt;secondary-title&gt;Breast Cancer Research&lt;/secondary-title&gt;&lt;/titles&gt;&lt;periodical&gt;&lt;full-title&gt;Breast Cancer Research&lt;/full-title&gt;&lt;/periodical&gt;&lt;pages&gt;108&lt;/pages&gt;&lt;volume&gt;13&lt;/volume&gt;&lt;number&gt;3&lt;/number&gt;&lt;edition&gt;2011/06/04&lt;/edition&gt;&lt;keywords&gt;&lt;keyword&gt;Animals&lt;/keyword&gt;&lt;keyword&gt;Cell Proliferation/*drug effects&lt;/keyword&gt;&lt;keyword&gt;*Collagen&lt;/keyword&gt;&lt;keyword&gt;Drug Combinations&lt;/keyword&gt;&lt;keyword&gt;Extracellular Matrix&lt;/keyword&gt;&lt;keyword&gt;*Laminin&lt;/keyword&gt;&lt;keyword&gt;Mammary Glands, Animal/*cytology&lt;/keyword&gt;&lt;keyword&gt;Mice&lt;/keyword&gt;&lt;keyword&gt;*Proteoglycans&lt;/keyword&gt;&lt;keyword&gt;*Stem Cell Transplantation&lt;/keyword&gt;&lt;keyword&gt;Stem Cells/*physiology&lt;/keyword&gt;&lt;/keywords&gt;&lt;dates&gt;&lt;year&gt;2011&lt;/year&gt;&lt;pub-dates&gt;&lt;date&gt;May 25&lt;/date&gt;&lt;/pub-dates&gt;&lt;/dates&gt;&lt;isbn&gt;1465-542X (Electronic)&amp;#xD;1465-5411 (Linking)&lt;/isbn&gt;&lt;accession-num&gt;21635708&lt;/accession-num&gt;&lt;urls&gt;&lt;related-urls&gt;&lt;url&gt;https://www.ncbi.nlm.nih.gov/pubmed/21635708&lt;/url&gt;&lt;/related-urls&gt;&lt;/urls&gt;&lt;custom2&gt;PMC3218928&lt;/custom2&gt;&lt;electronic-resource-num&gt;10.1186/bcr2851&lt;/electronic-resource-num&gt;&lt;/record&gt;&lt;/Cite&gt;&lt;/EndNote&gt;</w:instrText>
      </w:r>
      <w:r w:rsidR="009B4DB6" w:rsidRPr="00A46E91">
        <w:rPr>
          <w:color w:val="auto"/>
        </w:rPr>
        <w:fldChar w:fldCharType="separate"/>
      </w:r>
      <w:r w:rsidR="009B4DB6" w:rsidRPr="00533B07">
        <w:rPr>
          <w:noProof/>
          <w:color w:val="auto"/>
          <w:vertAlign w:val="superscript"/>
        </w:rPr>
        <w:t>30</w:t>
      </w:r>
      <w:r w:rsidR="009B4DB6" w:rsidRPr="00A46E91">
        <w:rPr>
          <w:color w:val="auto"/>
        </w:rPr>
        <w:fldChar w:fldCharType="end"/>
      </w:r>
      <w:r w:rsidRPr="00533B07">
        <w:rPr>
          <w:color w:val="auto"/>
        </w:rPr>
        <w:t xml:space="preserve">. </w:t>
      </w:r>
      <w:r w:rsidR="00402884" w:rsidRPr="00533B07">
        <w:rPr>
          <w:color w:val="auto"/>
        </w:rPr>
        <w:t xml:space="preserve">For instance, </w:t>
      </w:r>
      <w:r w:rsidRPr="00533B07">
        <w:rPr>
          <w:color w:val="auto"/>
        </w:rPr>
        <w:t>Matrigel</w:t>
      </w:r>
      <w:r w:rsidR="00402884" w:rsidRPr="00533B07">
        <w:rPr>
          <w:color w:val="auto"/>
        </w:rPr>
        <w:t xml:space="preserve"> has been shown </w:t>
      </w:r>
      <w:r w:rsidRPr="00533B07">
        <w:rPr>
          <w:color w:val="auto"/>
        </w:rPr>
        <w:t>to render PSCs quiescent thereby potentially negating the effects of PSCs in the model</w:t>
      </w:r>
      <w:r w:rsidR="009B4DB6" w:rsidRPr="00A46E91">
        <w:rPr>
          <w:color w:val="auto"/>
        </w:rPr>
        <w:fldChar w:fldCharType="begin">
          <w:fldData xml:space="preserve">PEVuZE5vdGU+PENpdGU+PEF1dGhvcj5KZXNub3dza2k8L0F1dGhvcj48WWVhcj4yMDA1PC9ZZWFy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</w:fldData>
        </w:fldChar>
      </w:r>
      <w:r w:rsidR="009B4DB6" w:rsidRPr="00533B07">
        <w:rPr>
          <w:color w:val="auto"/>
        </w:rPr>
        <w:instrText xml:space="preserve"> ADDIN EN.CITE </w:instrText>
      </w:r>
      <w:r w:rsidR="009B4DB6" w:rsidRPr="0027046F">
        <w:rPr>
          <w:color w:val="auto"/>
        </w:rPr>
        <w:fldChar w:fldCharType="begin">
          <w:fldData xml:space="preserve">PEVuZE5vdGU+PENpdGU+PEF1dGhvcj5KZXNub3dza2k8L0F1dGhvcj48WWVhcj4yMDA1PC9ZZWFy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</w:fldData>
        </w:fldChar>
      </w:r>
      <w:r w:rsidR="009B4DB6" w:rsidRPr="00533B07">
        <w:rPr>
          <w:color w:val="auto"/>
        </w:rPr>
        <w:instrText xml:space="preserve"> ADDIN EN.CITE.DATA </w:instrText>
      </w:r>
      <w:r w:rsidR="009B4DB6" w:rsidRPr="0027046F">
        <w:rPr>
          <w:color w:val="auto"/>
        </w:rPr>
      </w:r>
      <w:r w:rsidR="009B4DB6" w:rsidRPr="0027046F">
        <w:rPr>
          <w:color w:val="auto"/>
        </w:rPr>
        <w:fldChar w:fldCharType="end"/>
      </w:r>
      <w:r w:rsidR="009B4DB6" w:rsidRPr="00A46E91">
        <w:rPr>
          <w:color w:val="auto"/>
        </w:rPr>
      </w:r>
      <w:r w:rsidR="009B4DB6" w:rsidRPr="00A46E91">
        <w:rPr>
          <w:color w:val="auto"/>
        </w:rPr>
        <w:fldChar w:fldCharType="separate"/>
      </w:r>
      <w:r w:rsidR="009B4DB6" w:rsidRPr="00533B07">
        <w:rPr>
          <w:noProof/>
          <w:color w:val="auto"/>
          <w:vertAlign w:val="superscript"/>
        </w:rPr>
        <w:t>31,32</w:t>
      </w:r>
      <w:r w:rsidR="009B4DB6" w:rsidRPr="00A46E91">
        <w:rPr>
          <w:color w:val="auto"/>
        </w:rPr>
        <w:fldChar w:fldCharType="end"/>
      </w:r>
      <w:r w:rsidRPr="00533B07">
        <w:rPr>
          <w:color w:val="auto"/>
        </w:rPr>
        <w:t>.</w:t>
      </w:r>
      <w:bookmarkEnd w:id="5"/>
      <w:r w:rsidRPr="00533B07">
        <w:rPr>
          <w:color w:val="auto"/>
        </w:rPr>
        <w:t xml:space="preserve"> An alternative to injection of cancer cells is the orthotopic implantation of </w:t>
      </w:r>
      <w:r w:rsidR="00840FFE">
        <w:rPr>
          <w:color w:val="auto"/>
        </w:rPr>
        <w:t>tumor</w:t>
      </w:r>
      <w:r w:rsidRPr="00533B07">
        <w:rPr>
          <w:color w:val="auto"/>
        </w:rPr>
        <w:t xml:space="preserve"> tissue (either directly from patients or from subcutaneous mouse models). However,</w:t>
      </w:r>
      <w:r w:rsidR="005F3B20" w:rsidRPr="00533B07">
        <w:rPr>
          <w:color w:val="auto"/>
        </w:rPr>
        <w:t xml:space="preserve"> these approaches have their own disadvantages. First,</w:t>
      </w:r>
      <w:r w:rsidRPr="00533B07">
        <w:rPr>
          <w:color w:val="auto"/>
        </w:rPr>
        <w:t xml:space="preserve"> heterogeneity may arise from sampling error or from variations in the volume of tissue implanted. Such heterogeneity may reduce the power of subsequent treatment comparisons.</w:t>
      </w:r>
      <w:r w:rsidR="005F3B20" w:rsidRPr="00533B07">
        <w:rPr>
          <w:color w:val="auto"/>
        </w:rPr>
        <w:t xml:space="preserve"> Second, passaging of </w:t>
      </w:r>
      <w:r w:rsidR="00840FFE">
        <w:rPr>
          <w:color w:val="auto"/>
        </w:rPr>
        <w:t>tumor</w:t>
      </w:r>
      <w:r w:rsidR="005F3B20" w:rsidRPr="00533B07">
        <w:rPr>
          <w:color w:val="auto"/>
        </w:rPr>
        <w:t xml:space="preserve"> tissue with a subcutaneous mouse model </w:t>
      </w:r>
      <w:r w:rsidR="005F3B20" w:rsidRPr="00533B07">
        <w:rPr>
          <w:color w:val="auto"/>
        </w:rPr>
        <w:lastRenderedPageBreak/>
        <w:t xml:space="preserve">may lead to selection of sub-clones which have different biological </w:t>
      </w:r>
      <w:proofErr w:type="spellStart"/>
      <w:r w:rsidR="005F3B20" w:rsidRPr="00533B07">
        <w:rPr>
          <w:color w:val="auto"/>
        </w:rPr>
        <w:t>behaviours</w:t>
      </w:r>
      <w:proofErr w:type="spellEnd"/>
      <w:r w:rsidR="005F3B20" w:rsidRPr="00533B07">
        <w:rPr>
          <w:color w:val="auto"/>
        </w:rPr>
        <w:t xml:space="preserve"> to the original patient </w:t>
      </w:r>
      <w:r w:rsidR="00840FFE">
        <w:rPr>
          <w:color w:val="auto"/>
        </w:rPr>
        <w:t>tumor</w:t>
      </w:r>
      <w:r w:rsidR="005F3B20" w:rsidRPr="00533B07">
        <w:rPr>
          <w:color w:val="auto"/>
        </w:rPr>
        <w:t>.</w:t>
      </w:r>
    </w:p>
    <w:p w14:paraId="3D26983D" w14:textId="77777777" w:rsidR="00434EEC" w:rsidRPr="00533B07" w:rsidRDefault="00434EEC" w:rsidP="00267B98">
      <w:pPr>
        <w:rPr>
          <w:color w:val="auto"/>
        </w:rPr>
      </w:pPr>
    </w:p>
    <w:p w14:paraId="0CAB3986" w14:textId="4D228B79" w:rsidR="00434EEC" w:rsidRPr="00533B07" w:rsidRDefault="00840FFE" w:rsidP="00267B98">
      <w:pPr>
        <w:rPr>
          <w:i/>
          <w:iCs/>
          <w:color w:val="auto"/>
        </w:rPr>
      </w:pPr>
      <w:r>
        <w:rPr>
          <w:i/>
          <w:iCs/>
          <w:color w:val="auto"/>
        </w:rPr>
        <w:t>Tumor</w:t>
      </w:r>
      <w:r w:rsidR="00434EEC" w:rsidRPr="00533B07">
        <w:rPr>
          <w:i/>
          <w:iCs/>
          <w:color w:val="auto"/>
        </w:rPr>
        <w:t xml:space="preserve"> resection procedure</w:t>
      </w:r>
    </w:p>
    <w:p w14:paraId="1FCA8999" w14:textId="3B9C3A81" w:rsidR="00434EEC" w:rsidRDefault="00434EEC" w:rsidP="00267B98">
      <w:pPr>
        <w:rPr>
          <w:color w:val="auto"/>
        </w:rPr>
      </w:pPr>
      <w:r w:rsidRPr="00533B07">
        <w:rPr>
          <w:color w:val="auto"/>
        </w:rPr>
        <w:t>In this model, we have util</w:t>
      </w:r>
      <w:r w:rsidR="00267B98">
        <w:rPr>
          <w:color w:val="auto"/>
        </w:rPr>
        <w:t>ize</w:t>
      </w:r>
      <w:r w:rsidRPr="00533B07">
        <w:rPr>
          <w:color w:val="auto"/>
        </w:rPr>
        <w:t xml:space="preserve">d a distal pancreatectomy/splenectomy procedure akin to that performed in humans. The challenges relating to the </w:t>
      </w:r>
      <w:proofErr w:type="spellStart"/>
      <w:r w:rsidRPr="00533B07">
        <w:rPr>
          <w:color w:val="auto"/>
        </w:rPr>
        <w:t>resectional</w:t>
      </w:r>
      <w:proofErr w:type="spellEnd"/>
      <w:r w:rsidRPr="00533B07">
        <w:rPr>
          <w:color w:val="auto"/>
        </w:rPr>
        <w:t xml:space="preserve"> surgery depend on pathological and anatomical factors.</w:t>
      </w:r>
      <w:r w:rsidRPr="000C0E90">
        <w:rPr>
          <w:color w:val="auto"/>
        </w:rPr>
        <w:t xml:space="preserve"> </w:t>
      </w:r>
    </w:p>
    <w:p w14:paraId="380D63BC" w14:textId="77777777" w:rsidR="00434EEC" w:rsidRDefault="00434EEC" w:rsidP="00267B98">
      <w:pPr>
        <w:rPr>
          <w:color w:val="auto"/>
        </w:rPr>
      </w:pPr>
    </w:p>
    <w:p w14:paraId="74B80321" w14:textId="5ADA52AF" w:rsidR="00434EEC" w:rsidRPr="000C0E90" w:rsidRDefault="00434EEC" w:rsidP="00267B98">
      <w:pPr>
        <w:rPr>
          <w:color w:val="auto"/>
        </w:rPr>
      </w:pPr>
      <w:r w:rsidRPr="000C0E90">
        <w:rPr>
          <w:color w:val="auto"/>
        </w:rPr>
        <w:t xml:space="preserve">The key pathological factor is </w:t>
      </w:r>
      <w:r w:rsidR="00840FFE">
        <w:rPr>
          <w:color w:val="auto"/>
        </w:rPr>
        <w:t>tumor</w:t>
      </w:r>
      <w:r w:rsidRPr="000C0E90">
        <w:rPr>
          <w:color w:val="auto"/>
        </w:rPr>
        <w:t xml:space="preserve"> dissemination. Low volume local spread can be resected at the time of pancreatic resection, although it may indicate the possibility of more distant peritoneal </w:t>
      </w:r>
      <w:r w:rsidR="004E7141">
        <w:rPr>
          <w:color w:val="auto"/>
        </w:rPr>
        <w:t xml:space="preserve">and other </w:t>
      </w:r>
      <w:r w:rsidRPr="000C0E90">
        <w:rPr>
          <w:color w:val="auto"/>
        </w:rPr>
        <w:t xml:space="preserve">metastasis. We routinely excise the suture line from the first operation as it is a possible area of local recurrence. If the </w:t>
      </w:r>
      <w:r w:rsidR="00840FFE">
        <w:rPr>
          <w:color w:val="auto"/>
        </w:rPr>
        <w:t>tumor</w:t>
      </w:r>
      <w:r w:rsidRPr="000C0E90">
        <w:rPr>
          <w:color w:val="auto"/>
        </w:rPr>
        <w:t xml:space="preserve"> is attached to surrounding structures, such as the abdominal wall or the left lobe of the liver, these can be resected </w:t>
      </w:r>
      <w:proofErr w:type="spellStart"/>
      <w:r w:rsidRPr="000C0E90">
        <w:rPr>
          <w:i/>
          <w:iCs/>
          <w:color w:val="auto"/>
        </w:rPr>
        <w:t>en</w:t>
      </w:r>
      <w:proofErr w:type="spellEnd"/>
      <w:r w:rsidRPr="000C0E90">
        <w:rPr>
          <w:i/>
          <w:iCs/>
          <w:color w:val="auto"/>
        </w:rPr>
        <w:t xml:space="preserve"> bloc</w:t>
      </w:r>
      <w:r w:rsidRPr="000C0E90">
        <w:rPr>
          <w:color w:val="auto"/>
        </w:rPr>
        <w:t>. Anatomically, the key step is dissecting the plane dorsal to the body of the pancreas. The splenic vein can often be visual</w:t>
      </w:r>
      <w:r w:rsidR="00267B98">
        <w:rPr>
          <w:color w:val="auto"/>
        </w:rPr>
        <w:t>ize</w:t>
      </w:r>
      <w:r w:rsidRPr="000C0E90">
        <w:rPr>
          <w:color w:val="auto"/>
        </w:rPr>
        <w:t>d behind the pancreas once the pancreas is exterior</w:t>
      </w:r>
      <w:r w:rsidR="00267B98">
        <w:rPr>
          <w:color w:val="auto"/>
        </w:rPr>
        <w:t>ize</w:t>
      </w:r>
      <w:r w:rsidRPr="000C0E90">
        <w:rPr>
          <w:color w:val="auto"/>
        </w:rPr>
        <w:t xml:space="preserve">d. This is a key landmark, as the </w:t>
      </w:r>
      <w:r>
        <w:rPr>
          <w:color w:val="auto"/>
        </w:rPr>
        <w:t>embryological</w:t>
      </w:r>
      <w:r w:rsidRPr="000C0E90">
        <w:rPr>
          <w:color w:val="auto"/>
        </w:rPr>
        <w:t xml:space="preserve"> bloodless plane is immediately dorsal to this. </w:t>
      </w:r>
    </w:p>
    <w:p w14:paraId="525CEF0A" w14:textId="77777777" w:rsidR="00434EEC" w:rsidRPr="000C0E90" w:rsidRDefault="00434EEC" w:rsidP="00267B98">
      <w:pPr>
        <w:rPr>
          <w:color w:val="auto"/>
        </w:rPr>
      </w:pPr>
    </w:p>
    <w:p w14:paraId="5E132E92" w14:textId="38A5D1BD" w:rsidR="00434EEC" w:rsidRDefault="00434EEC" w:rsidP="009B4DB6">
      <w:pPr>
        <w:rPr>
          <w:color w:val="auto"/>
        </w:rPr>
      </w:pPr>
      <w:r w:rsidRPr="000C0E90">
        <w:rPr>
          <w:color w:val="auto"/>
        </w:rPr>
        <w:t xml:space="preserve">There are two other potential anatomical pitfalls </w:t>
      </w:r>
      <w:r>
        <w:rPr>
          <w:color w:val="auto"/>
        </w:rPr>
        <w:t>in the model described here</w:t>
      </w:r>
      <w:r w:rsidR="009B4DB6">
        <w:rPr>
          <w:color w:val="auto"/>
        </w:rPr>
        <w:t>. T</w:t>
      </w:r>
      <w:r w:rsidRPr="000C0E90">
        <w:rPr>
          <w:color w:val="auto"/>
        </w:rPr>
        <w:t xml:space="preserve">he colon </w:t>
      </w:r>
      <w:r>
        <w:rPr>
          <w:color w:val="auto"/>
        </w:rPr>
        <w:t xml:space="preserve">may </w:t>
      </w:r>
      <w:r w:rsidRPr="000C0E90">
        <w:rPr>
          <w:color w:val="auto"/>
        </w:rPr>
        <w:t>be adherent to the caudal aspect of the pancreatic body. Failure to mobil</w:t>
      </w:r>
      <w:r w:rsidR="00267B98">
        <w:rPr>
          <w:color w:val="auto"/>
        </w:rPr>
        <w:t>ize</w:t>
      </w:r>
      <w:r w:rsidRPr="000C0E90">
        <w:rPr>
          <w:color w:val="auto"/>
        </w:rPr>
        <w:t xml:space="preserve"> this structure away could lead to inadvertent colonic injury at the time of pancreatic division or ligation.</w:t>
      </w:r>
      <w:r w:rsidR="009B4DB6">
        <w:rPr>
          <w:color w:val="auto"/>
        </w:rPr>
        <w:t xml:space="preserve"> T</w:t>
      </w:r>
      <w:r w:rsidRPr="000C0E90">
        <w:rPr>
          <w:color w:val="auto"/>
        </w:rPr>
        <w:t xml:space="preserve">he gastrosplenic vessels are small </w:t>
      </w:r>
      <w:r>
        <w:rPr>
          <w:color w:val="auto"/>
        </w:rPr>
        <w:t xml:space="preserve">and may </w:t>
      </w:r>
      <w:r w:rsidRPr="000C0E90">
        <w:rPr>
          <w:color w:val="auto"/>
        </w:rPr>
        <w:t>easily bleed if avulsed or inadequately cauter</w:t>
      </w:r>
      <w:r w:rsidR="00267B98">
        <w:rPr>
          <w:color w:val="auto"/>
        </w:rPr>
        <w:t>ize</w:t>
      </w:r>
      <w:r w:rsidRPr="000C0E90">
        <w:rPr>
          <w:color w:val="auto"/>
        </w:rPr>
        <w:t xml:space="preserve">d. Furthermore, once avulsed, the bleeding point often retracts deep into the abdomen behind the greater curve of the stomach, making subsequent control of bleeding more challenging. </w:t>
      </w:r>
      <w:r>
        <w:rPr>
          <w:color w:val="auto"/>
        </w:rPr>
        <w:t>T</w:t>
      </w:r>
      <w:r w:rsidRPr="000C0E90">
        <w:rPr>
          <w:color w:val="auto"/>
        </w:rPr>
        <w:t xml:space="preserve">herefore, </w:t>
      </w:r>
      <w:r>
        <w:rPr>
          <w:color w:val="auto"/>
        </w:rPr>
        <w:t>c</w:t>
      </w:r>
      <w:r w:rsidRPr="000C0E90">
        <w:rPr>
          <w:color w:val="auto"/>
        </w:rPr>
        <w:t xml:space="preserve">areful retraction of the spleen and cautery of </w:t>
      </w:r>
      <w:r>
        <w:rPr>
          <w:color w:val="auto"/>
        </w:rPr>
        <w:t>the gastrosplenic</w:t>
      </w:r>
      <w:r w:rsidRPr="000C0E90">
        <w:rPr>
          <w:color w:val="auto"/>
        </w:rPr>
        <w:t xml:space="preserve"> vessels are required. One approach for successful </w:t>
      </w:r>
      <w:r w:rsidR="009B4DB6" w:rsidRPr="000C0E90">
        <w:rPr>
          <w:color w:val="auto"/>
        </w:rPr>
        <w:t>hemostasis</w:t>
      </w:r>
      <w:r w:rsidRPr="000C0E90">
        <w:rPr>
          <w:color w:val="auto"/>
        </w:rPr>
        <w:t xml:space="preserve"> is to cauter</w:t>
      </w:r>
      <w:r w:rsidR="00267B98">
        <w:rPr>
          <w:color w:val="auto"/>
        </w:rPr>
        <w:t>ize</w:t>
      </w:r>
      <w:r w:rsidRPr="000C0E90">
        <w:rPr>
          <w:color w:val="auto"/>
        </w:rPr>
        <w:t xml:space="preserve"> these vessels on the hilar aspect of the spleen which minim</w:t>
      </w:r>
      <w:r w:rsidR="00267B98">
        <w:rPr>
          <w:color w:val="auto"/>
        </w:rPr>
        <w:t>ize</w:t>
      </w:r>
      <w:r w:rsidRPr="000C0E90">
        <w:rPr>
          <w:color w:val="auto"/>
        </w:rPr>
        <w:t xml:space="preserve">s the risk of inadvertent thermal injury to surrounding hollow viscera. </w:t>
      </w:r>
    </w:p>
    <w:p w14:paraId="20EE8B54" w14:textId="77777777" w:rsidR="00434EEC" w:rsidRDefault="00434EEC" w:rsidP="00267B98">
      <w:pPr>
        <w:rPr>
          <w:color w:val="auto"/>
        </w:rPr>
      </w:pPr>
    </w:p>
    <w:p w14:paraId="7A63EBC1" w14:textId="023DA7E3" w:rsidR="00434EEC" w:rsidRPr="00DF49EB" w:rsidRDefault="00434EEC" w:rsidP="00267B98">
      <w:pPr>
        <w:rPr>
          <w:color w:val="auto"/>
        </w:rPr>
      </w:pPr>
      <w:r>
        <w:rPr>
          <w:color w:val="auto"/>
        </w:rPr>
        <w:t>W</w:t>
      </w:r>
      <w:r w:rsidRPr="00DF49EB">
        <w:rPr>
          <w:color w:val="auto"/>
        </w:rPr>
        <w:t xml:space="preserve">e have found that using a titanium </w:t>
      </w:r>
      <w:r w:rsidR="002E51DB">
        <w:rPr>
          <w:color w:val="auto"/>
        </w:rPr>
        <w:t xml:space="preserve">ligation clip, widely used in human surgery for ligation of vessels, </w:t>
      </w:r>
      <w:r w:rsidRPr="00DF49EB">
        <w:rPr>
          <w:color w:val="auto"/>
        </w:rPr>
        <w:t>is a rapid and effective way of controlling the pancreatic stump, with consequent reduction in total operative time compared to the use of ligatures.</w:t>
      </w:r>
      <w:bookmarkStart w:id="6" w:name="_Hlk45957199"/>
      <w:r w:rsidR="004E3EEF">
        <w:rPr>
          <w:color w:val="auto"/>
        </w:rPr>
        <w:t xml:space="preserve"> This was also used by </w:t>
      </w:r>
      <w:proofErr w:type="spellStart"/>
      <w:r w:rsidR="004E3EEF">
        <w:rPr>
          <w:color w:val="auto"/>
        </w:rPr>
        <w:t>Gir</w:t>
      </w:r>
      <w:r w:rsidR="004E3EEF" w:rsidRPr="009B4DB6">
        <w:rPr>
          <w:color w:val="auto"/>
        </w:rPr>
        <w:t>i</w:t>
      </w:r>
      <w:proofErr w:type="spellEnd"/>
      <w:r w:rsidR="004E3EEF" w:rsidRPr="009B4DB6">
        <w:rPr>
          <w:color w:val="auto"/>
        </w:rPr>
        <w:t xml:space="preserve"> </w:t>
      </w:r>
      <w:r w:rsidR="009B4DB6" w:rsidRPr="009B4DB6">
        <w:rPr>
          <w:color w:val="auto"/>
        </w:rPr>
        <w:t>et al.</w:t>
      </w:r>
      <w:r w:rsidR="004E3EEF" w:rsidRPr="009B4DB6">
        <w:rPr>
          <w:color w:val="auto"/>
        </w:rPr>
        <w:fldChar w:fldCharType="begin">
          <w:fldData xml:space="preserve">PEVuZE5vdGU+PENpdGU+PEF1dGhvcj5HaXJpPC9BdXRob3I+PFllYXI+MjAyMDwvWWVhcj48UmVj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</w:fldData>
        </w:fldChar>
      </w:r>
      <w:r w:rsidR="004E3EEF" w:rsidRPr="009B4DB6">
        <w:rPr>
          <w:color w:val="auto"/>
        </w:rPr>
        <w:instrText xml:space="preserve"> ADDIN EN.CITE </w:instrText>
      </w:r>
      <w:r w:rsidR="004E3EEF" w:rsidRPr="009B4DB6">
        <w:rPr>
          <w:color w:val="auto"/>
        </w:rPr>
        <w:fldChar w:fldCharType="begin">
          <w:fldData xml:space="preserve">PEVuZE5vdGU+PENpdGU+PEF1dGhvcj5HaXJpPC9BdXRob3I+PFllYXI+MjAyMDwvWWVhcj48UmVj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</w:fldData>
        </w:fldChar>
      </w:r>
      <w:r w:rsidR="004E3EEF" w:rsidRPr="009B4DB6">
        <w:rPr>
          <w:color w:val="auto"/>
        </w:rPr>
        <w:instrText xml:space="preserve"> ADDIN EN.CITE.DATA </w:instrText>
      </w:r>
      <w:r w:rsidR="004E3EEF" w:rsidRPr="009B4DB6">
        <w:rPr>
          <w:color w:val="auto"/>
        </w:rPr>
      </w:r>
      <w:r w:rsidR="004E3EEF" w:rsidRPr="009B4DB6">
        <w:rPr>
          <w:color w:val="auto"/>
        </w:rPr>
        <w:fldChar w:fldCharType="end"/>
      </w:r>
      <w:r w:rsidR="004E3EEF" w:rsidRPr="009B4DB6">
        <w:rPr>
          <w:color w:val="auto"/>
        </w:rPr>
      </w:r>
      <w:r w:rsidR="004E3EEF" w:rsidRPr="009B4DB6">
        <w:rPr>
          <w:color w:val="auto"/>
        </w:rPr>
        <w:fldChar w:fldCharType="separate"/>
      </w:r>
      <w:r w:rsidR="004E3EEF" w:rsidRPr="009B4DB6">
        <w:rPr>
          <w:noProof/>
          <w:color w:val="auto"/>
          <w:vertAlign w:val="superscript"/>
        </w:rPr>
        <w:t>28</w:t>
      </w:r>
      <w:r w:rsidR="004E3EEF" w:rsidRPr="009B4DB6">
        <w:rPr>
          <w:color w:val="auto"/>
        </w:rPr>
        <w:fldChar w:fldCharType="end"/>
      </w:r>
      <w:bookmarkEnd w:id="6"/>
      <w:r w:rsidR="009B4DB6">
        <w:rPr>
          <w:color w:val="auto"/>
        </w:rPr>
        <w:t>.</w:t>
      </w:r>
    </w:p>
    <w:p w14:paraId="66584DF0" w14:textId="77777777" w:rsidR="00434EEC" w:rsidRPr="000C0E90" w:rsidRDefault="00434EEC" w:rsidP="00267B98">
      <w:pPr>
        <w:rPr>
          <w:color w:val="auto"/>
        </w:rPr>
      </w:pPr>
    </w:p>
    <w:p w14:paraId="64B2CFB8" w14:textId="3B23A0FD" w:rsidR="00434EEC" w:rsidRDefault="00434EEC" w:rsidP="00267B98">
      <w:pPr>
        <w:pStyle w:val="Heading2"/>
      </w:pPr>
      <w:r>
        <w:t>Limitations</w:t>
      </w:r>
      <w:r w:rsidR="005079A0">
        <w:t xml:space="preserve"> of the technique</w:t>
      </w:r>
    </w:p>
    <w:p w14:paraId="3AD7B663" w14:textId="4A85DBF8" w:rsidR="00434EEC" w:rsidRDefault="00434EEC" w:rsidP="00267B98">
      <w:pPr>
        <w:rPr>
          <w:color w:val="auto"/>
        </w:rPr>
      </w:pPr>
      <w:r w:rsidRPr="000C0E90">
        <w:rPr>
          <w:color w:val="auto"/>
        </w:rPr>
        <w:t xml:space="preserve">There are limitations to this </w:t>
      </w:r>
      <w:proofErr w:type="spellStart"/>
      <w:r w:rsidRPr="000C0E90">
        <w:rPr>
          <w:color w:val="auto"/>
        </w:rPr>
        <w:t>resectional</w:t>
      </w:r>
      <w:proofErr w:type="spellEnd"/>
      <w:r w:rsidRPr="000C0E90">
        <w:rPr>
          <w:color w:val="auto"/>
        </w:rPr>
        <w:t xml:space="preserve"> model of the pancreas.</w:t>
      </w:r>
      <w:r w:rsidR="00DF4919" w:rsidRPr="00DF4919">
        <w:rPr>
          <w:color w:val="auto"/>
        </w:rPr>
        <w:t xml:space="preserve"> </w:t>
      </w:r>
      <w:r w:rsidR="00DF4919">
        <w:rPr>
          <w:color w:val="auto"/>
        </w:rPr>
        <w:t xml:space="preserve">One </w:t>
      </w:r>
      <w:r w:rsidR="00DF4919" w:rsidRPr="000C0E90">
        <w:rPr>
          <w:color w:val="auto"/>
        </w:rPr>
        <w:t xml:space="preserve">limitation relates to the time allowed to produce recurrence/metastasis. On the one hand, </w:t>
      </w:r>
      <w:r w:rsidR="00DF4919">
        <w:rPr>
          <w:color w:val="auto"/>
        </w:rPr>
        <w:t>one needs</w:t>
      </w:r>
      <w:r w:rsidR="00DF4919" w:rsidRPr="000C0E90">
        <w:rPr>
          <w:color w:val="auto"/>
        </w:rPr>
        <w:t xml:space="preserve"> to maxim</w:t>
      </w:r>
      <w:r w:rsidR="00267B98">
        <w:rPr>
          <w:color w:val="auto"/>
        </w:rPr>
        <w:t>ize</w:t>
      </w:r>
      <w:r w:rsidR="00DF4919" w:rsidRPr="000C0E90">
        <w:rPr>
          <w:color w:val="auto"/>
        </w:rPr>
        <w:t xml:space="preserve"> the development of metastatic disease, but on the other hand, </w:t>
      </w:r>
      <w:r w:rsidR="00DF4919">
        <w:rPr>
          <w:color w:val="auto"/>
        </w:rPr>
        <w:t>one needs</w:t>
      </w:r>
      <w:r w:rsidR="00DF4919" w:rsidRPr="000C0E90">
        <w:rPr>
          <w:color w:val="auto"/>
        </w:rPr>
        <w:t xml:space="preserve"> to </w:t>
      </w:r>
      <w:proofErr w:type="spellStart"/>
      <w:r w:rsidR="00DF4919" w:rsidRPr="000C0E90">
        <w:rPr>
          <w:color w:val="auto"/>
        </w:rPr>
        <w:t>resect</w:t>
      </w:r>
      <w:proofErr w:type="spellEnd"/>
      <w:r w:rsidR="00DF4919" w:rsidRPr="000C0E90">
        <w:rPr>
          <w:color w:val="auto"/>
        </w:rPr>
        <w:t xml:space="preserve"> the </w:t>
      </w:r>
      <w:r w:rsidR="00840FFE">
        <w:rPr>
          <w:color w:val="auto"/>
        </w:rPr>
        <w:t>tumor</w:t>
      </w:r>
      <w:r w:rsidR="00DF4919" w:rsidRPr="000C0E90">
        <w:rPr>
          <w:color w:val="auto"/>
        </w:rPr>
        <w:t xml:space="preserve"> before it became locally advanced. The period between implantation and resection may therefore need to be </w:t>
      </w:r>
      <w:r w:rsidR="00DF4919">
        <w:rPr>
          <w:color w:val="auto"/>
        </w:rPr>
        <w:t xml:space="preserve">adjusted </w:t>
      </w:r>
      <w:r w:rsidR="00DF4919" w:rsidRPr="000C0E90">
        <w:rPr>
          <w:color w:val="auto"/>
        </w:rPr>
        <w:t xml:space="preserve">for the particular </w:t>
      </w:r>
      <w:r w:rsidR="00DF4919">
        <w:rPr>
          <w:color w:val="auto"/>
        </w:rPr>
        <w:t>clinical scenario one wishes to replicate</w:t>
      </w:r>
      <w:r w:rsidR="00E050CF">
        <w:rPr>
          <w:color w:val="auto"/>
        </w:rPr>
        <w:t>.</w:t>
      </w:r>
      <w:r w:rsidRPr="000C0E90">
        <w:rPr>
          <w:color w:val="auto"/>
        </w:rPr>
        <w:t xml:space="preserve"> </w:t>
      </w:r>
      <w:r w:rsidR="00DF4919">
        <w:rPr>
          <w:color w:val="auto"/>
        </w:rPr>
        <w:t>Another</w:t>
      </w:r>
      <w:r w:rsidRPr="000C0E90">
        <w:rPr>
          <w:color w:val="auto"/>
        </w:rPr>
        <w:t xml:space="preserve"> limitation relate</w:t>
      </w:r>
      <w:r w:rsidR="00DF4919">
        <w:rPr>
          <w:color w:val="auto"/>
        </w:rPr>
        <w:t>s</w:t>
      </w:r>
      <w:r w:rsidRPr="000C0E90">
        <w:rPr>
          <w:color w:val="auto"/>
        </w:rPr>
        <w:t xml:space="preserve"> to the inadvertent spillage and subsequent peritoneal metastasis of cancer cells</w:t>
      </w:r>
      <w:r>
        <w:rPr>
          <w:color w:val="auto"/>
        </w:rPr>
        <w:t xml:space="preserve"> which is discussed above</w:t>
      </w:r>
      <w:r w:rsidRPr="000C0E90">
        <w:rPr>
          <w:color w:val="auto"/>
        </w:rPr>
        <w:t xml:space="preserve">. </w:t>
      </w:r>
    </w:p>
    <w:p w14:paraId="007CC711" w14:textId="77777777" w:rsidR="00434EEC" w:rsidRDefault="00434EEC" w:rsidP="00267B98">
      <w:pPr>
        <w:rPr>
          <w:color w:val="auto"/>
        </w:rPr>
      </w:pPr>
    </w:p>
    <w:p w14:paraId="4DED7526" w14:textId="01BBED5F" w:rsidR="00434EEC" w:rsidRPr="000C0E90" w:rsidRDefault="00DF4919" w:rsidP="00267B98">
      <w:pPr>
        <w:rPr>
          <w:color w:val="auto"/>
        </w:rPr>
      </w:pPr>
      <w:r>
        <w:rPr>
          <w:color w:val="auto"/>
        </w:rPr>
        <w:t xml:space="preserve">A major challenge of adjuvant treatment models is dissecting the adjuvant treatment effect from the surgical treatment effect. </w:t>
      </w:r>
      <w:r w:rsidR="000448D0">
        <w:rPr>
          <w:color w:val="auto"/>
        </w:rPr>
        <w:t>Clearly, a well-designed study which is random</w:t>
      </w:r>
      <w:r w:rsidR="00267B98">
        <w:rPr>
          <w:color w:val="auto"/>
        </w:rPr>
        <w:t>ize</w:t>
      </w:r>
      <w:r w:rsidR="000448D0">
        <w:rPr>
          <w:color w:val="auto"/>
        </w:rPr>
        <w:t xml:space="preserve">d, with a control group undergoing resection surgery is required. To further improve the assessment of the </w:t>
      </w:r>
      <w:r w:rsidR="000448D0">
        <w:rPr>
          <w:color w:val="auto"/>
        </w:rPr>
        <w:lastRenderedPageBreak/>
        <w:t xml:space="preserve">relative treatment effects, </w:t>
      </w:r>
      <w:r w:rsidR="00434EEC" w:rsidRPr="000C0E90">
        <w:rPr>
          <w:color w:val="auto"/>
        </w:rPr>
        <w:t xml:space="preserve">we suggest assessing </w:t>
      </w:r>
      <w:r w:rsidR="00840FFE">
        <w:rPr>
          <w:color w:val="auto"/>
        </w:rPr>
        <w:t>tumor</w:t>
      </w:r>
      <w:r w:rsidR="00434EEC" w:rsidRPr="000C0E90">
        <w:rPr>
          <w:color w:val="auto"/>
        </w:rPr>
        <w:t xml:space="preserve"> burden </w:t>
      </w:r>
      <w:r w:rsidR="00434EEC" w:rsidRPr="000C0E90">
        <w:rPr>
          <w:i/>
          <w:iCs/>
          <w:color w:val="auto"/>
        </w:rPr>
        <w:t>in vivo</w:t>
      </w:r>
      <w:r w:rsidR="00434EEC" w:rsidRPr="000C0E90">
        <w:rPr>
          <w:color w:val="auto"/>
        </w:rPr>
        <w:t xml:space="preserve"> (</w:t>
      </w:r>
      <w:r w:rsidR="00434EEC">
        <w:rPr>
          <w:color w:val="auto"/>
        </w:rPr>
        <w:t>for example</w:t>
      </w:r>
      <w:r w:rsidR="000448D0">
        <w:rPr>
          <w:color w:val="auto"/>
        </w:rPr>
        <w:t>,</w:t>
      </w:r>
      <w:r w:rsidR="00434EEC">
        <w:rPr>
          <w:color w:val="auto"/>
        </w:rPr>
        <w:t xml:space="preserve"> </w:t>
      </w:r>
      <w:r w:rsidR="00434EEC" w:rsidRPr="000C0E90">
        <w:rPr>
          <w:color w:val="auto"/>
        </w:rPr>
        <w:t xml:space="preserve">by using </w:t>
      </w:r>
      <w:r w:rsidR="00434EEC" w:rsidRPr="00533B07">
        <w:rPr>
          <w:color w:val="auto"/>
        </w:rPr>
        <w:t>luciferase</w:t>
      </w:r>
      <w:r w:rsidRPr="00533B07">
        <w:rPr>
          <w:color w:val="auto"/>
        </w:rPr>
        <w:t xml:space="preserve">-tagged </w:t>
      </w:r>
      <w:r w:rsidR="00434EEC" w:rsidRPr="00533B07">
        <w:rPr>
          <w:color w:val="auto"/>
        </w:rPr>
        <w:t>cancer cells</w:t>
      </w:r>
      <w:r w:rsidR="000448D0" w:rsidRPr="00533B07">
        <w:rPr>
          <w:color w:val="auto"/>
        </w:rPr>
        <w:t xml:space="preserve"> and performing in vivo bioluminescence imaging</w:t>
      </w:r>
      <w:r w:rsidR="00434EEC" w:rsidRPr="00533B07">
        <w:rPr>
          <w:color w:val="auto"/>
        </w:rPr>
        <w:t xml:space="preserve">). </w:t>
      </w:r>
      <w:bookmarkStart w:id="7" w:name="_Hlk45952793"/>
      <w:r w:rsidR="00594DEB" w:rsidRPr="00533B07">
        <w:rPr>
          <w:color w:val="auto"/>
        </w:rPr>
        <w:t xml:space="preserve">Despite the semi quantitative nature of this assessment in orthotopic models (as the bioluminescence signal is </w:t>
      </w:r>
      <w:r w:rsidR="004E3EEF" w:rsidRPr="00533B07">
        <w:rPr>
          <w:color w:val="auto"/>
        </w:rPr>
        <w:t xml:space="preserve">attenuated </w:t>
      </w:r>
      <w:r w:rsidR="00594DEB" w:rsidRPr="00533B07">
        <w:rPr>
          <w:color w:val="auto"/>
        </w:rPr>
        <w:t>by passage through the</w:t>
      </w:r>
      <w:r w:rsidR="004E3EEF" w:rsidRPr="00533B07">
        <w:rPr>
          <w:color w:val="auto"/>
        </w:rPr>
        <w:t xml:space="preserve"> overlying</w:t>
      </w:r>
      <w:r w:rsidR="00594DEB" w:rsidRPr="00533B07">
        <w:rPr>
          <w:color w:val="auto"/>
        </w:rPr>
        <w:t xml:space="preserve"> tissues), this approach </w:t>
      </w:r>
      <w:r w:rsidR="00434EEC" w:rsidRPr="00533B07">
        <w:t>allow</w:t>
      </w:r>
      <w:r w:rsidR="00594DEB" w:rsidRPr="00533B07">
        <w:t xml:space="preserve">s longitudinal assessment of </w:t>
      </w:r>
      <w:r w:rsidR="00840FFE">
        <w:rPr>
          <w:color w:val="auto"/>
        </w:rPr>
        <w:t>tumor</w:t>
      </w:r>
      <w:r w:rsidR="00434EEC" w:rsidRPr="00533B07">
        <w:rPr>
          <w:color w:val="auto"/>
        </w:rPr>
        <w:t xml:space="preserve"> burden</w:t>
      </w:r>
      <w:r w:rsidR="000448D0" w:rsidRPr="00533B07">
        <w:rPr>
          <w:color w:val="auto"/>
        </w:rPr>
        <w:t xml:space="preserve">, including the assessment of the post-surgical residual </w:t>
      </w:r>
      <w:r w:rsidR="00594DEB" w:rsidRPr="00533B07">
        <w:rPr>
          <w:color w:val="auto"/>
        </w:rPr>
        <w:t>disease</w:t>
      </w:r>
      <w:r w:rsidR="000448D0" w:rsidRPr="00533B07">
        <w:rPr>
          <w:color w:val="auto"/>
        </w:rPr>
        <w:t>.</w:t>
      </w:r>
      <w:r w:rsidR="00434EEC" w:rsidRPr="000C0E90">
        <w:rPr>
          <w:color w:val="auto"/>
        </w:rPr>
        <w:t xml:space="preserve"> </w:t>
      </w:r>
      <w:bookmarkEnd w:id="7"/>
    </w:p>
    <w:p w14:paraId="29B3FF76" w14:textId="77777777" w:rsidR="00434EEC" w:rsidRPr="000C0E90" w:rsidRDefault="00434EEC" w:rsidP="00267B98">
      <w:pPr>
        <w:rPr>
          <w:color w:val="auto"/>
        </w:rPr>
      </w:pPr>
    </w:p>
    <w:p w14:paraId="795C09D6" w14:textId="3E9C9CFF" w:rsidR="00434EEC" w:rsidRDefault="00606A24" w:rsidP="00267B98">
      <w:pPr>
        <w:pStyle w:val="Heading2"/>
      </w:pPr>
      <w:r>
        <w:t>Modifications and future applications</w:t>
      </w:r>
    </w:p>
    <w:p w14:paraId="5AF24AE1" w14:textId="59001C87" w:rsidR="00434EEC" w:rsidRPr="000C0E90" w:rsidRDefault="00434EEC" w:rsidP="00267B98">
      <w:pPr>
        <w:rPr>
          <w:color w:val="auto"/>
        </w:rPr>
      </w:pPr>
      <w:r w:rsidRPr="000C0E90">
        <w:rPr>
          <w:color w:val="auto"/>
        </w:rPr>
        <w:t>The implanted cell line and/or cell numbers with or without pancreatic stellate cells could be modified to reflect the target clinical scenario</w:t>
      </w:r>
      <w:r w:rsidR="009B4DB6">
        <w:rPr>
          <w:color w:val="auto"/>
        </w:rPr>
        <w:fldChar w:fldCharType="begin">
          <w:fldData xml:space="preserve">PEVuZE5vdGU+PENpdGU+PEF1dGhvcj5YdTwvQXV0aG9yPjxZZWFyPjIwMTA8L1llYXI+PFJlY051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=
</w:fldData>
        </w:fldChar>
      </w:r>
      <w:r w:rsidR="009B4DB6">
        <w:rPr>
          <w:color w:val="auto"/>
        </w:rPr>
        <w:instrText xml:space="preserve"> ADDIN EN.CITE </w:instrText>
      </w:r>
      <w:r w:rsidR="009B4DB6">
        <w:rPr>
          <w:color w:val="auto"/>
        </w:rPr>
        <w:fldChar w:fldCharType="begin">
          <w:fldData xml:space="preserve">PEVuZE5vdGU+PENpdGU+PEF1dGhvcj5YdTwvQXV0aG9yPjxZZWFyPjIwMTA8L1llYXI+PFJlY051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=
</w:fldData>
        </w:fldChar>
      </w:r>
      <w:r w:rsidR="009B4DB6">
        <w:rPr>
          <w:color w:val="auto"/>
        </w:rPr>
        <w:instrText xml:space="preserve"> ADDIN EN.CITE.DATA </w:instrText>
      </w:r>
      <w:r w:rsidR="009B4DB6">
        <w:rPr>
          <w:color w:val="auto"/>
        </w:rPr>
      </w:r>
      <w:r w:rsidR="009B4DB6">
        <w:rPr>
          <w:color w:val="auto"/>
        </w:rPr>
        <w:fldChar w:fldCharType="end"/>
      </w:r>
      <w:r w:rsidR="009B4DB6">
        <w:rPr>
          <w:color w:val="auto"/>
        </w:rPr>
      </w:r>
      <w:r w:rsidR="009B4DB6">
        <w:rPr>
          <w:color w:val="auto"/>
        </w:rPr>
        <w:fldChar w:fldCharType="separate"/>
      </w:r>
      <w:r w:rsidR="009B4DB6" w:rsidRPr="00DF4919">
        <w:rPr>
          <w:noProof/>
          <w:color w:val="auto"/>
          <w:vertAlign w:val="superscript"/>
        </w:rPr>
        <w:t>12</w:t>
      </w:r>
      <w:r w:rsidR="009B4DB6">
        <w:rPr>
          <w:color w:val="auto"/>
        </w:rPr>
        <w:fldChar w:fldCharType="end"/>
      </w:r>
      <w:r w:rsidRPr="000C0E90">
        <w:rPr>
          <w:color w:val="auto"/>
        </w:rPr>
        <w:t>. The duration between implantation and resection could also be modified to change the risk of metastasis formation. Other variations could include implantation of patient- or mice-derived xenografts or organoids</w:t>
      </w:r>
      <w:r w:rsidR="009B4DB6">
        <w:rPr>
          <w:color w:val="auto"/>
        </w:rPr>
        <w:fldChar w:fldCharType="begin">
          <w:fldData xml:space="preserve">PEVuZE5vdGU+PENpdGU+PEF1dGhvcj5Cb2o8L0F1dGhvcj48WWVhcj4yMDE1PC9ZZWFyPjxSZWNO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</w:fldData>
        </w:fldChar>
      </w:r>
      <w:r w:rsidR="009B4DB6">
        <w:rPr>
          <w:color w:val="auto"/>
        </w:rPr>
        <w:instrText xml:space="preserve"> ADDIN EN.CITE </w:instrText>
      </w:r>
      <w:r w:rsidR="009B4DB6">
        <w:rPr>
          <w:color w:val="auto"/>
        </w:rPr>
        <w:fldChar w:fldCharType="begin">
          <w:fldData xml:space="preserve">PEVuZE5vdGU+PENpdGU+PEF1dGhvcj5Cb2o8L0F1dGhvcj48WWVhcj4yMDE1PC9ZZWFyPjxSZWNO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</w:fldData>
        </w:fldChar>
      </w:r>
      <w:r w:rsidR="009B4DB6">
        <w:rPr>
          <w:color w:val="auto"/>
        </w:rPr>
        <w:instrText xml:space="preserve"> ADDIN EN.CITE.DATA </w:instrText>
      </w:r>
      <w:r w:rsidR="009B4DB6">
        <w:rPr>
          <w:color w:val="auto"/>
        </w:rPr>
      </w:r>
      <w:r w:rsidR="009B4DB6">
        <w:rPr>
          <w:color w:val="auto"/>
        </w:rPr>
        <w:fldChar w:fldCharType="end"/>
      </w:r>
      <w:r w:rsidR="009B4DB6">
        <w:rPr>
          <w:color w:val="auto"/>
        </w:rPr>
      </w:r>
      <w:r w:rsidR="009B4DB6">
        <w:rPr>
          <w:color w:val="auto"/>
        </w:rPr>
        <w:fldChar w:fldCharType="separate"/>
      </w:r>
      <w:r w:rsidR="009B4DB6" w:rsidRPr="00986289">
        <w:rPr>
          <w:noProof/>
          <w:color w:val="auto"/>
          <w:vertAlign w:val="superscript"/>
        </w:rPr>
        <w:t>33</w:t>
      </w:r>
      <w:r w:rsidR="009B4DB6">
        <w:rPr>
          <w:color w:val="auto"/>
        </w:rPr>
        <w:fldChar w:fldCharType="end"/>
      </w:r>
      <w:r w:rsidRPr="000C0E90">
        <w:rPr>
          <w:color w:val="auto"/>
        </w:rPr>
        <w:t xml:space="preserve">. </w:t>
      </w:r>
    </w:p>
    <w:p w14:paraId="1C2F888F" w14:textId="77777777" w:rsidR="00434EEC" w:rsidRPr="000C0E90" w:rsidRDefault="00434EEC" w:rsidP="00267B98">
      <w:pPr>
        <w:rPr>
          <w:color w:val="auto"/>
        </w:rPr>
      </w:pPr>
    </w:p>
    <w:p w14:paraId="6696A239" w14:textId="58E4DD49" w:rsidR="00434EEC" w:rsidRPr="000C0E90" w:rsidRDefault="00434EEC" w:rsidP="00267B98">
      <w:pPr>
        <w:rPr>
          <w:color w:val="auto"/>
        </w:rPr>
      </w:pPr>
      <w:r>
        <w:rPr>
          <w:color w:val="auto"/>
        </w:rPr>
        <w:t xml:space="preserve">Neoadjuvant therapy can also be tested within the basic features of the model described here. It would simply require commencement of </w:t>
      </w:r>
      <w:r w:rsidRPr="000C0E90">
        <w:rPr>
          <w:color w:val="auto"/>
        </w:rPr>
        <w:t>drug treatment prior to surgical resection</w:t>
      </w:r>
      <w:r w:rsidR="009B4DB6">
        <w:rPr>
          <w:color w:val="auto"/>
        </w:rPr>
        <w:fldChar w:fldCharType="begin"/>
      </w:r>
      <w:r w:rsidR="009B4DB6">
        <w:rPr>
          <w:color w:val="auto"/>
        </w:rPr>
        <w:instrText xml:space="preserve"> ADDIN EN.CITE &lt;EndNote&gt;&lt;Cite&gt;&lt;Author&gt;Egberts&lt;/Author&gt;&lt;Year&gt;2007&lt;/Year&gt;&lt;RecNum&gt;94&lt;/RecNum&gt;&lt;DisplayText&gt;&lt;style face="superscript"&gt;34&lt;/style&gt;&lt;/DisplayText&gt;&lt;record&gt;&lt;rec-number&gt;94&lt;/rec-number&gt;&lt;foreign-keys&gt;&lt;key app="EN" db-id="daf05z25xwe9weepvd852df9awsdtwv0fa00" timestamp="1594690632"&gt;94&lt;/key&gt;&lt;/foreign-keys&gt;&lt;ref-type name="Journal Article"&gt;17&lt;/ref-type&gt;&lt;contributors&gt;&lt;authors&gt;&lt;author&gt;Egberts, J. H.&lt;/author&gt;&lt;author&gt;Schniewind, B.&lt;/author&gt;&lt;author&gt;Sipos, B.&lt;/author&gt;&lt;author&gt;Hinz, S.&lt;/author&gt;&lt;author&gt;Kalthoff, H.&lt;/author&gt;&lt;author&gt;Tepel, J.&lt;/author&gt;&lt;/authors&gt;&lt;/contributors&gt;&lt;auth-address&gt;Department of General Surgery and Thoracic Surgery, University Hospital of Schleswig-Holstein Campus, Kiel, Germany.&lt;/auth-address&gt;&lt;titles&gt;&lt;title&gt;Superiority of extended neoadjuvant chemotherapy with gemcitabine in pancreatic cancer: a comparative analysis in a clinically adapted orthotopic xenotransplantation model in SCID beige mice&lt;/title&gt;&lt;secondary-title&gt;Cancer Biology &amp;amp; Therapy&lt;/secondary-title&gt;&lt;/titles&gt;&lt;periodical&gt;&lt;full-title&gt;Cancer Biology &amp;amp; Therapy&lt;/full-title&gt;&lt;/periodical&gt;&lt;pages&gt;1227-32&lt;/pages&gt;&lt;volume&gt;6&lt;/volume&gt;&lt;number&gt;8&lt;/number&gt;&lt;edition&gt;2007/08/19&lt;/edition&gt;&lt;keywords&gt;&lt;keyword&gt;Animals&lt;/keyword&gt;&lt;keyword&gt;Antimetabolites, Antineoplastic/*therapeutic use&lt;/keyword&gt;&lt;keyword&gt;Deoxycytidine/*analogs &amp;amp; derivatives/therapeutic use&lt;/keyword&gt;&lt;keyword&gt;*Disease Models, Animal&lt;/keyword&gt;&lt;keyword&gt;*Mice&lt;/keyword&gt;&lt;keyword&gt;Mice, SCID&lt;/keyword&gt;&lt;keyword&gt;Neoadjuvant Therapy/*methods&lt;/keyword&gt;&lt;keyword&gt;Neoplasm Transplantation&lt;/keyword&gt;&lt;keyword&gt;Pancreatectomy&lt;/keyword&gt;&lt;keyword&gt;Pancreatic Neoplasms/*drug therapy/pathology/surgery&lt;/keyword&gt;&lt;keyword&gt;Transplantation, Heterologous&lt;/keyword&gt;&lt;/keywords&gt;&lt;dates&gt;&lt;year&gt;2007&lt;/year&gt;&lt;pub-dates&gt;&lt;date&gt;Aug&lt;/date&gt;&lt;/pub-dates&gt;&lt;/dates&gt;&lt;isbn&gt;1555-8576 (Electronic)&amp;#xD;1538-4047 (Linking)&lt;/isbn&gt;&lt;accession-num&gt;17700058&lt;/accession-num&gt;&lt;urls&gt;&lt;related-urls&gt;&lt;url&gt;https://www.ncbi.nlm.nih.gov/pubmed/17700058&lt;/url&gt;&lt;/related-urls&gt;&lt;/urls&gt;&lt;electronic-resource-num&gt;10.4161/cbt.6.8.4414&lt;/electronic-resource-num&gt;&lt;/record&gt;&lt;/Cite&gt;&lt;/EndNote&gt;</w:instrText>
      </w:r>
      <w:r w:rsidR="009B4DB6">
        <w:rPr>
          <w:color w:val="auto"/>
        </w:rPr>
        <w:fldChar w:fldCharType="separate"/>
      </w:r>
      <w:r w:rsidR="009B4DB6" w:rsidRPr="00986289">
        <w:rPr>
          <w:noProof/>
          <w:color w:val="auto"/>
          <w:vertAlign w:val="superscript"/>
        </w:rPr>
        <w:t>34</w:t>
      </w:r>
      <w:r w:rsidR="009B4DB6">
        <w:rPr>
          <w:color w:val="auto"/>
        </w:rPr>
        <w:fldChar w:fldCharType="end"/>
      </w:r>
      <w:r w:rsidR="005122FE">
        <w:rPr>
          <w:color w:val="auto"/>
        </w:rPr>
        <w:t>.</w:t>
      </w:r>
      <w:r w:rsidRPr="000C0E90">
        <w:rPr>
          <w:color w:val="auto"/>
        </w:rPr>
        <w:t xml:space="preserve"> </w:t>
      </w:r>
      <w:r>
        <w:rPr>
          <w:color w:val="auto"/>
        </w:rPr>
        <w:t>Similarly, both neoadjuvant and adjuvant therapy could be studied in the same mice</w:t>
      </w:r>
      <w:r w:rsidRPr="000C0E90">
        <w:rPr>
          <w:color w:val="auto"/>
        </w:rPr>
        <w:t xml:space="preserve">. </w:t>
      </w:r>
    </w:p>
    <w:p w14:paraId="3BDA6177" w14:textId="77777777" w:rsidR="00434EEC" w:rsidRPr="000C0E90" w:rsidRDefault="00434EEC" w:rsidP="00267B98">
      <w:pPr>
        <w:rPr>
          <w:color w:val="auto"/>
        </w:rPr>
      </w:pPr>
    </w:p>
    <w:p w14:paraId="43D9D644" w14:textId="669B0110" w:rsidR="00434EEC" w:rsidRPr="000C0E90" w:rsidRDefault="00434EEC" w:rsidP="00267B98">
      <w:pPr>
        <w:rPr>
          <w:color w:val="auto"/>
        </w:rPr>
      </w:pPr>
      <w:r w:rsidRPr="000C0E90">
        <w:rPr>
          <w:color w:val="auto"/>
        </w:rPr>
        <w:t xml:space="preserve">Finally, while we have described the use of athymic </w:t>
      </w:r>
      <w:proofErr w:type="spellStart"/>
      <w:r w:rsidRPr="000C0E90">
        <w:rPr>
          <w:color w:val="auto"/>
        </w:rPr>
        <w:t>Balb</w:t>
      </w:r>
      <w:proofErr w:type="spellEnd"/>
      <w:r w:rsidRPr="000C0E90">
        <w:rPr>
          <w:color w:val="auto"/>
        </w:rPr>
        <w:t xml:space="preserve">/c nude mice which represents an immunodeficient model, an alternative immunocompetent model may </w:t>
      </w:r>
      <w:r>
        <w:rPr>
          <w:color w:val="auto"/>
        </w:rPr>
        <w:t>involve</w:t>
      </w:r>
      <w:r w:rsidRPr="000C0E90">
        <w:rPr>
          <w:color w:val="auto"/>
        </w:rPr>
        <w:t xml:space="preserve"> KPC </w:t>
      </w:r>
      <w:r w:rsidR="00840FFE">
        <w:rPr>
          <w:color w:val="auto"/>
        </w:rPr>
        <w:t>tumor</w:t>
      </w:r>
      <w:r w:rsidRPr="000C0E90">
        <w:rPr>
          <w:color w:val="auto"/>
        </w:rPr>
        <w:t xml:space="preserve"> cells implanted into C57B6 mice</w:t>
      </w:r>
      <w:r w:rsidR="009B4DB6">
        <w:rPr>
          <w:color w:val="auto"/>
        </w:rPr>
        <w:fldChar w:fldCharType="begin">
          <w:fldData xml:space="preserve">PEVuZE5vdGU+PENpdGU+PEF1dGhvcj5HaXJpPC9BdXRob3I+PFllYXI+MjAyMDwvWWVhcj48UmVj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</w:fldData>
        </w:fldChar>
      </w:r>
      <w:r w:rsidR="009B4DB6">
        <w:rPr>
          <w:color w:val="auto"/>
        </w:rPr>
        <w:instrText xml:space="preserve"> ADDIN EN.CITE </w:instrText>
      </w:r>
      <w:r w:rsidR="009B4DB6">
        <w:rPr>
          <w:color w:val="auto"/>
        </w:rPr>
        <w:fldChar w:fldCharType="begin">
          <w:fldData xml:space="preserve">PEVuZE5vdGU+PENpdGU+PEF1dGhvcj5HaXJpPC9BdXRob3I+PFllYXI+MjAyMDwvWWVhcj48UmVj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</w:fldData>
        </w:fldChar>
      </w:r>
      <w:r w:rsidR="009B4DB6">
        <w:rPr>
          <w:color w:val="auto"/>
        </w:rPr>
        <w:instrText xml:space="preserve"> ADDIN EN.CITE.DATA </w:instrText>
      </w:r>
      <w:r w:rsidR="009B4DB6">
        <w:rPr>
          <w:color w:val="auto"/>
        </w:rPr>
      </w:r>
      <w:r w:rsidR="009B4DB6">
        <w:rPr>
          <w:color w:val="auto"/>
        </w:rPr>
        <w:fldChar w:fldCharType="end"/>
      </w:r>
      <w:r w:rsidR="009B4DB6">
        <w:rPr>
          <w:color w:val="auto"/>
        </w:rPr>
      </w:r>
      <w:r w:rsidR="009B4DB6">
        <w:rPr>
          <w:color w:val="auto"/>
        </w:rPr>
        <w:fldChar w:fldCharType="separate"/>
      </w:r>
      <w:r w:rsidR="009B4DB6" w:rsidRPr="00986289">
        <w:rPr>
          <w:noProof/>
          <w:color w:val="auto"/>
          <w:vertAlign w:val="superscript"/>
        </w:rPr>
        <w:t>28</w:t>
      </w:r>
      <w:r w:rsidR="009B4DB6">
        <w:rPr>
          <w:color w:val="auto"/>
        </w:rPr>
        <w:fldChar w:fldCharType="end"/>
      </w:r>
      <w:r w:rsidRPr="000C0E90">
        <w:rPr>
          <w:color w:val="auto"/>
        </w:rPr>
        <w:t xml:space="preserve">. This may be a useful alternative for the testing of adjuvant/neoadjuvant immune therapies. </w:t>
      </w:r>
    </w:p>
    <w:p w14:paraId="16FDC5D9" w14:textId="77777777" w:rsidR="00434EEC" w:rsidRPr="000C0E90" w:rsidRDefault="00434EEC" w:rsidP="00267B98">
      <w:pPr>
        <w:rPr>
          <w:color w:val="auto"/>
        </w:rPr>
      </w:pPr>
    </w:p>
    <w:p w14:paraId="209BD2D3" w14:textId="5964CC96" w:rsidR="00434EEC" w:rsidRPr="000C0E90" w:rsidRDefault="00434EEC" w:rsidP="00267B98">
      <w:pPr>
        <w:rPr>
          <w:color w:val="auto"/>
        </w:rPr>
      </w:pPr>
      <w:r w:rsidRPr="00533B07">
        <w:rPr>
          <w:color w:val="auto"/>
        </w:rPr>
        <w:t>In summary, we describe a robust and reproducible technique for a surgical</w:t>
      </w:r>
      <w:r w:rsidRPr="000C0E90">
        <w:rPr>
          <w:color w:val="auto"/>
        </w:rPr>
        <w:t xml:space="preserve"> resection model of pancreatic cancer in mice which mimics the clinical scenario and does not require special</w:t>
      </w:r>
      <w:r w:rsidR="00267B98">
        <w:rPr>
          <w:color w:val="auto"/>
        </w:rPr>
        <w:t>ize</w:t>
      </w:r>
      <w:r w:rsidRPr="000C0E90">
        <w:rPr>
          <w:color w:val="auto"/>
        </w:rPr>
        <w:t xml:space="preserve">d equipment. This model may be useful for the testing of both adjuvant and neoadjuvant treatments. </w:t>
      </w:r>
    </w:p>
    <w:p w14:paraId="14F3BCF3" w14:textId="04530432" w:rsidR="00434EEC" w:rsidRPr="00C46138" w:rsidRDefault="00C46138" w:rsidP="00267B98">
      <w:pPr>
        <w:rPr>
          <w:b/>
          <w:bCs/>
          <w:color w:val="auto"/>
        </w:rPr>
      </w:pPr>
      <w:r>
        <w:rPr>
          <w:color w:val="auto"/>
        </w:rPr>
        <w:br/>
      </w:r>
      <w:r w:rsidRPr="00C46138">
        <w:rPr>
          <w:b/>
          <w:bCs/>
          <w:color w:val="auto"/>
        </w:rPr>
        <w:t>ACKNOWLEDGMENT:</w:t>
      </w:r>
    </w:p>
    <w:p w14:paraId="7FD49A66" w14:textId="2D05F619" w:rsidR="00C46138" w:rsidRDefault="00C46138" w:rsidP="00267B98">
      <w:pPr>
        <w:rPr>
          <w:color w:val="auto"/>
        </w:rPr>
      </w:pPr>
      <w:r>
        <w:rPr>
          <w:color w:val="auto"/>
        </w:rPr>
        <w:t xml:space="preserve">Authors have received support from the </w:t>
      </w:r>
      <w:r>
        <w:t>Avner Pancreatic Cancer Foundation</w:t>
      </w:r>
      <w:r>
        <w:t xml:space="preserve">. </w:t>
      </w:r>
    </w:p>
    <w:p w14:paraId="15CE366B" w14:textId="77777777" w:rsidR="00C46138" w:rsidRPr="000C0E90" w:rsidRDefault="00C46138" w:rsidP="00267B98">
      <w:pPr>
        <w:rPr>
          <w:color w:val="auto"/>
        </w:rPr>
      </w:pPr>
    </w:p>
    <w:p w14:paraId="65A47703" w14:textId="77777777" w:rsidR="00434EEC" w:rsidRPr="000C0E90" w:rsidRDefault="00434EEC" w:rsidP="00267B98">
      <w:pPr>
        <w:pStyle w:val="NormalWeb"/>
        <w:spacing w:before="0" w:beforeAutospacing="0" w:after="0" w:afterAutospacing="0"/>
        <w:rPr>
          <w:color w:val="808080"/>
        </w:rPr>
      </w:pPr>
      <w:r w:rsidRPr="000C0E90">
        <w:rPr>
          <w:b/>
        </w:rPr>
        <w:t>DISCLOSURES</w:t>
      </w:r>
      <w:r w:rsidRPr="000C0E90">
        <w:rPr>
          <w:b/>
          <w:bCs/>
        </w:rPr>
        <w:t xml:space="preserve">: </w:t>
      </w:r>
    </w:p>
    <w:p w14:paraId="7176ABE4" w14:textId="77777777" w:rsidR="00434EEC" w:rsidRPr="000C0E90" w:rsidRDefault="00434EEC" w:rsidP="00267B98">
      <w:pPr>
        <w:rPr>
          <w:color w:val="auto"/>
        </w:rPr>
      </w:pPr>
      <w:r w:rsidRPr="000C0E90">
        <w:rPr>
          <w:color w:val="auto"/>
        </w:rPr>
        <w:t>The authors have nothing to disclose</w:t>
      </w:r>
      <w:r>
        <w:rPr>
          <w:color w:val="auto"/>
        </w:rPr>
        <w:t xml:space="preserve"> with respect to this project.</w:t>
      </w:r>
    </w:p>
    <w:p w14:paraId="70AD490E" w14:textId="77777777" w:rsidR="00434EEC" w:rsidRPr="000C0E90" w:rsidRDefault="00434EEC" w:rsidP="00267B98">
      <w:pPr>
        <w:rPr>
          <w:color w:val="auto"/>
        </w:rPr>
      </w:pPr>
    </w:p>
    <w:p w14:paraId="07F5F465" w14:textId="6C50311F" w:rsidR="00434EEC" w:rsidRPr="000C0E90" w:rsidRDefault="00434EEC" w:rsidP="00267B98">
      <w:pPr>
        <w:rPr>
          <w:color w:val="808080"/>
        </w:rPr>
      </w:pPr>
      <w:r w:rsidRPr="000C0E90">
        <w:rPr>
          <w:b/>
          <w:bCs/>
        </w:rPr>
        <w:t>REFERENCES:</w:t>
      </w:r>
    </w:p>
    <w:p w14:paraId="670193D5" w14:textId="6D188D0B" w:rsidR="004E3EEF" w:rsidRPr="004E3EEF" w:rsidRDefault="00434EEC" w:rsidP="00267B98">
      <w:pPr>
        <w:pStyle w:val="EndNoteBibliography"/>
      </w:pPr>
      <w:r w:rsidRPr="000C0E90">
        <w:rPr>
          <w:b/>
        </w:rPr>
        <w:fldChar w:fldCharType="begin"/>
      </w:r>
      <w:r w:rsidRPr="000C0E90">
        <w:rPr>
          <w:b/>
        </w:rPr>
        <w:instrText xml:space="preserve"> ADDIN EN.REFLIST </w:instrText>
      </w:r>
      <w:r w:rsidRPr="000C0E90">
        <w:rPr>
          <w:b/>
        </w:rPr>
        <w:fldChar w:fldCharType="separate"/>
      </w:r>
      <w:r w:rsidR="004E3EEF" w:rsidRPr="004E3EEF">
        <w:t>1</w:t>
      </w:r>
      <w:r w:rsidR="004E3EEF" w:rsidRPr="004E3EEF">
        <w:tab/>
        <w:t>Noone, A. M.</w:t>
      </w:r>
      <w:r w:rsidR="004E3EEF" w:rsidRPr="004E3EEF">
        <w:rPr>
          <w:i/>
        </w:rPr>
        <w:t xml:space="preserve"> </w:t>
      </w:r>
      <w:r w:rsidR="009B4DB6" w:rsidRPr="009B4DB6">
        <w:t>et al.</w:t>
      </w:r>
      <w:r w:rsidR="004E3EEF" w:rsidRPr="004E3EEF">
        <w:t xml:space="preserve"> </w:t>
      </w:r>
      <w:r w:rsidR="004E3EEF" w:rsidRPr="004E3EEF">
        <w:rPr>
          <w:i/>
        </w:rPr>
        <w:t>SEER Cancer Statistics Review, 1975-2015, National Cancer Institute</w:t>
      </w:r>
      <w:r w:rsidR="004E3EEF" w:rsidRPr="004E3EEF">
        <w:t>, &lt;</w:t>
      </w:r>
      <w:hyperlink r:id="rId10" w:history="1">
        <w:r w:rsidR="004E3EEF" w:rsidRPr="004E3EEF">
          <w:rPr>
            <w:rStyle w:val="Hyperlink"/>
          </w:rPr>
          <w:t>https://seer.cancer.gov/csr/1975_2015/</w:t>
        </w:r>
      </w:hyperlink>
      <w:r w:rsidR="004E3EEF" w:rsidRPr="004E3EEF">
        <w:t>, based on November 2017 SEER data submission, posted to the SEER web site, April 2018</w:t>
      </w:r>
      <w:r w:rsidR="009B4DB6">
        <w:t xml:space="preserve"> (2018).</w:t>
      </w:r>
    </w:p>
    <w:p w14:paraId="48A439D0" w14:textId="79295612" w:rsidR="004E3EEF" w:rsidRPr="004E3EEF" w:rsidRDefault="004E3EEF" w:rsidP="00267B98">
      <w:pPr>
        <w:pStyle w:val="EndNoteBibliography"/>
      </w:pPr>
      <w:r w:rsidRPr="004E3EEF">
        <w:t>2</w:t>
      </w:r>
      <w:r w:rsidRPr="004E3EEF">
        <w:tab/>
        <w:t>Sugiura, T.</w:t>
      </w:r>
      <w:r w:rsidRPr="004E3EEF">
        <w:rPr>
          <w:i/>
        </w:rPr>
        <w:t xml:space="preserve"> </w:t>
      </w:r>
      <w:r w:rsidR="009B4DB6" w:rsidRPr="009B4DB6">
        <w:t>et al.</w:t>
      </w:r>
      <w:r w:rsidRPr="004E3EEF">
        <w:t xml:space="preserve"> Margin status, recurrence pattern, and prognosis after resection of pancreatic cancer. </w:t>
      </w:r>
      <w:r w:rsidRPr="004E3EEF">
        <w:rPr>
          <w:i/>
        </w:rPr>
        <w:t>Surgery.</w:t>
      </w:r>
      <w:r w:rsidRPr="004E3EEF">
        <w:t xml:space="preserve"> </w:t>
      </w:r>
      <w:r w:rsidRPr="004E3EEF">
        <w:rPr>
          <w:b/>
        </w:rPr>
        <w:t>154</w:t>
      </w:r>
      <w:r w:rsidRPr="004E3EEF">
        <w:t xml:space="preserve"> (5), 1078-1086 (2013).</w:t>
      </w:r>
    </w:p>
    <w:p w14:paraId="0A07C67A" w14:textId="47202F8C" w:rsidR="004E3EEF" w:rsidRPr="004E3EEF" w:rsidRDefault="004E3EEF" w:rsidP="00267B98">
      <w:pPr>
        <w:pStyle w:val="EndNoteBibliography"/>
      </w:pPr>
      <w:r w:rsidRPr="004E3EEF">
        <w:t>3</w:t>
      </w:r>
      <w:r w:rsidRPr="004E3EEF">
        <w:tab/>
        <w:t>Hishinuma, S.</w:t>
      </w:r>
      <w:r w:rsidRPr="004E3EEF">
        <w:rPr>
          <w:i/>
        </w:rPr>
        <w:t xml:space="preserve"> </w:t>
      </w:r>
      <w:r w:rsidR="009B4DB6" w:rsidRPr="009B4DB6">
        <w:t>et al.</w:t>
      </w:r>
      <w:r w:rsidRPr="004E3EEF">
        <w:t xml:space="preserve"> Patterns of recurrence after curative resection of pancreatic cancer, based on autopsy findings. </w:t>
      </w:r>
      <w:r w:rsidRPr="004E3EEF">
        <w:rPr>
          <w:i/>
        </w:rPr>
        <w:t>Journal of Gastrointestinal Surgery.</w:t>
      </w:r>
      <w:r w:rsidRPr="004E3EEF">
        <w:t xml:space="preserve"> </w:t>
      </w:r>
      <w:r w:rsidRPr="004E3EEF">
        <w:rPr>
          <w:b/>
        </w:rPr>
        <w:t>10</w:t>
      </w:r>
      <w:r w:rsidRPr="004E3EEF">
        <w:t xml:space="preserve"> (4), 511-518 (2006).</w:t>
      </w:r>
    </w:p>
    <w:p w14:paraId="181E2F98" w14:textId="5D3D6246" w:rsidR="004E3EEF" w:rsidRPr="004E3EEF" w:rsidRDefault="004E3EEF" w:rsidP="00267B98">
      <w:pPr>
        <w:pStyle w:val="EndNoteBibliography"/>
      </w:pPr>
      <w:r w:rsidRPr="004E3EEF">
        <w:t>4</w:t>
      </w:r>
      <w:r w:rsidRPr="004E3EEF">
        <w:tab/>
        <w:t xml:space="preserve">National Comprehensive Cancer Network. </w:t>
      </w:r>
      <w:r w:rsidRPr="004E3EEF">
        <w:rPr>
          <w:i/>
        </w:rPr>
        <w:t>NCCN Clinical Practice Guidelines in Oncology - Pancreatic Adenocarcinoma (Version 3.2019)</w:t>
      </w:r>
      <w:r w:rsidRPr="004E3EEF">
        <w:t>, &lt;</w:t>
      </w:r>
      <w:hyperlink r:id="rId11" w:history="1">
        <w:r w:rsidRPr="004E3EEF">
          <w:rPr>
            <w:rStyle w:val="Hyperlink"/>
          </w:rPr>
          <w:t>https://www.nccn.org/professionals/physician_gls/pdf/pancreatic.pdf</w:t>
        </w:r>
      </w:hyperlink>
      <w:r w:rsidRPr="004E3EEF">
        <w:t>&gt; (</w:t>
      </w:r>
      <w:r w:rsidR="00C46138">
        <w:t>2019).</w:t>
      </w:r>
    </w:p>
    <w:p w14:paraId="04AF35CA" w14:textId="64B7D39C" w:rsidR="004E3EEF" w:rsidRPr="004E3EEF" w:rsidRDefault="004E3EEF" w:rsidP="00267B98">
      <w:pPr>
        <w:pStyle w:val="EndNoteBibliography"/>
      </w:pPr>
      <w:r w:rsidRPr="004E3EEF">
        <w:t>5</w:t>
      </w:r>
      <w:r w:rsidRPr="004E3EEF">
        <w:tab/>
        <w:t>Breslin, T. M.</w:t>
      </w:r>
      <w:r w:rsidRPr="004E3EEF">
        <w:rPr>
          <w:i/>
        </w:rPr>
        <w:t xml:space="preserve"> </w:t>
      </w:r>
      <w:r w:rsidR="009B4DB6" w:rsidRPr="009B4DB6">
        <w:t>et al.</w:t>
      </w:r>
      <w:r w:rsidRPr="004E3EEF">
        <w:t xml:space="preserve"> Neoadjuvant chemoradiotherapy for adenocarcinoma of the pancreas: </w:t>
      </w:r>
      <w:r w:rsidRPr="004E3EEF">
        <w:lastRenderedPageBreak/>
        <w:t xml:space="preserve">treatment variables and survival duration. </w:t>
      </w:r>
      <w:r w:rsidRPr="004E3EEF">
        <w:rPr>
          <w:i/>
        </w:rPr>
        <w:t>Annals of Surgical Oncology.</w:t>
      </w:r>
      <w:r w:rsidRPr="004E3EEF">
        <w:t xml:space="preserve"> </w:t>
      </w:r>
      <w:r w:rsidRPr="004E3EEF">
        <w:rPr>
          <w:b/>
        </w:rPr>
        <w:t>8</w:t>
      </w:r>
      <w:r w:rsidRPr="004E3EEF">
        <w:t xml:space="preserve"> (2), 123-132 (2001).</w:t>
      </w:r>
    </w:p>
    <w:p w14:paraId="2DE8B373" w14:textId="448C6E34" w:rsidR="004E3EEF" w:rsidRPr="004E3EEF" w:rsidRDefault="004E3EEF" w:rsidP="00267B98">
      <w:pPr>
        <w:pStyle w:val="EndNoteBibliography"/>
      </w:pPr>
      <w:r w:rsidRPr="004E3EEF">
        <w:t>6</w:t>
      </w:r>
      <w:r w:rsidRPr="004E3EEF">
        <w:tab/>
        <w:t>Mokdad, A. A.</w:t>
      </w:r>
      <w:r w:rsidRPr="004E3EEF">
        <w:rPr>
          <w:i/>
        </w:rPr>
        <w:t xml:space="preserve"> </w:t>
      </w:r>
      <w:r w:rsidR="009B4DB6" w:rsidRPr="009B4DB6">
        <w:t>et al.</w:t>
      </w:r>
      <w:r w:rsidRPr="004E3EEF">
        <w:t xml:space="preserve"> Neoadjuvant Therapy Followed by Resection Versus Upfront Resection for Resectable Pancreatic Cancer: A Propensity Score Matched Analysis. </w:t>
      </w:r>
      <w:r w:rsidRPr="004E3EEF">
        <w:rPr>
          <w:i/>
        </w:rPr>
        <w:t>Journal of Clinical Oncology.</w:t>
      </w:r>
      <w:r w:rsidRPr="004E3EEF">
        <w:t xml:space="preserve"> </w:t>
      </w:r>
      <w:r w:rsidRPr="004E3EEF">
        <w:rPr>
          <w:b/>
        </w:rPr>
        <w:t>35</w:t>
      </w:r>
      <w:r w:rsidRPr="004E3EEF">
        <w:t xml:space="preserve"> (5), 515-522 (2017).</w:t>
      </w:r>
    </w:p>
    <w:p w14:paraId="440F2725" w14:textId="3A9425C6" w:rsidR="004E3EEF" w:rsidRPr="004E3EEF" w:rsidRDefault="004E3EEF" w:rsidP="00267B98">
      <w:pPr>
        <w:pStyle w:val="EndNoteBibliography"/>
      </w:pPr>
      <w:r w:rsidRPr="004E3EEF">
        <w:t>7</w:t>
      </w:r>
      <w:r w:rsidRPr="004E3EEF">
        <w:tab/>
        <w:t>Tachezy, M.</w:t>
      </w:r>
      <w:r w:rsidRPr="004E3EEF">
        <w:rPr>
          <w:i/>
        </w:rPr>
        <w:t xml:space="preserve"> </w:t>
      </w:r>
      <w:r w:rsidR="009B4DB6" w:rsidRPr="009B4DB6">
        <w:t>et al.</w:t>
      </w:r>
      <w:r w:rsidRPr="004E3EEF">
        <w:t xml:space="preserve"> Sequential neoadjuvant chemoradiotherapy (CRT) followed by curative surgery vs. primary surgery alone for resectable, non-metastasized pancreatic adenocarcinoma: NEOPA- a randomized multicenter phase III study (NCT01900327, DRKS00003893, ISRCTN82191749). </w:t>
      </w:r>
      <w:r w:rsidRPr="004E3EEF">
        <w:rPr>
          <w:i/>
        </w:rPr>
        <w:t>BMC Cancer.</w:t>
      </w:r>
      <w:r w:rsidRPr="004E3EEF">
        <w:t xml:space="preserve"> </w:t>
      </w:r>
      <w:r w:rsidRPr="004E3EEF">
        <w:rPr>
          <w:b/>
        </w:rPr>
        <w:t>14</w:t>
      </w:r>
      <w:r w:rsidR="00C46138" w:rsidRPr="00C46138">
        <w:rPr>
          <w:bCs/>
        </w:rPr>
        <w:t>,</w:t>
      </w:r>
      <w:r w:rsidRPr="004E3EEF">
        <w:t xml:space="preserve"> 411 (2014).</w:t>
      </w:r>
    </w:p>
    <w:p w14:paraId="6457F409" w14:textId="78E346B7" w:rsidR="004E3EEF" w:rsidRPr="004E3EEF" w:rsidRDefault="004E3EEF" w:rsidP="00267B98">
      <w:pPr>
        <w:pStyle w:val="EndNoteBibliography"/>
      </w:pPr>
      <w:r w:rsidRPr="004E3EEF">
        <w:t>8</w:t>
      </w:r>
      <w:r w:rsidRPr="004E3EEF">
        <w:tab/>
        <w:t>Barbour, A. P.</w:t>
      </w:r>
      <w:r w:rsidRPr="004E3EEF">
        <w:rPr>
          <w:i/>
        </w:rPr>
        <w:t xml:space="preserve"> </w:t>
      </w:r>
      <w:r w:rsidR="009B4DB6" w:rsidRPr="009B4DB6">
        <w:t>et al.</w:t>
      </w:r>
      <w:r w:rsidRPr="004E3EEF">
        <w:t xml:space="preserve"> The AGITG GAP Study: A Phase II Study of Perioperative Gemcitabine and Nab-Paclitaxel for Resectable Pancreas Cancer. </w:t>
      </w:r>
      <w:r w:rsidRPr="004E3EEF">
        <w:rPr>
          <w:i/>
        </w:rPr>
        <w:t>Annals of Surgical Oncology.</w:t>
      </w:r>
      <w:r w:rsidR="00C46138">
        <w:t xml:space="preserve"> </w:t>
      </w:r>
      <w:r w:rsidRPr="004E3EEF">
        <w:t>(2020).</w:t>
      </w:r>
    </w:p>
    <w:p w14:paraId="638C09F4" w14:textId="69201E78" w:rsidR="004E3EEF" w:rsidRPr="004E3EEF" w:rsidRDefault="004E3EEF" w:rsidP="00267B98">
      <w:pPr>
        <w:pStyle w:val="EndNoteBibliography"/>
      </w:pPr>
      <w:r w:rsidRPr="004E3EEF">
        <w:t>9</w:t>
      </w:r>
      <w:r w:rsidRPr="004E3EEF">
        <w:tab/>
        <w:t xml:space="preserve">Fu, X., Guadagni, F. &amp; Hoffman, R. M. A metastatic nude-mouse model of human pancreatic cancer constructed orthotopically with histologically intact patient specimens. </w:t>
      </w:r>
      <w:r w:rsidRPr="004E3EEF">
        <w:rPr>
          <w:i/>
        </w:rPr>
        <w:t>Proceedings of the National Academy of Sciences of the United States of America.</w:t>
      </w:r>
      <w:r w:rsidRPr="004E3EEF">
        <w:t xml:space="preserve"> </w:t>
      </w:r>
      <w:r w:rsidRPr="004E3EEF">
        <w:rPr>
          <w:b/>
        </w:rPr>
        <w:t>89</w:t>
      </w:r>
      <w:r w:rsidRPr="004E3EEF">
        <w:t xml:space="preserve"> (12), 5645-5649 (1992).</w:t>
      </w:r>
    </w:p>
    <w:p w14:paraId="23D782CE" w14:textId="77777777" w:rsidR="004E3EEF" w:rsidRPr="004E3EEF" w:rsidRDefault="004E3EEF" w:rsidP="00267B98">
      <w:pPr>
        <w:pStyle w:val="EndNoteBibliography"/>
      </w:pPr>
      <w:r w:rsidRPr="004E3EEF">
        <w:t>10</w:t>
      </w:r>
      <w:r w:rsidRPr="004E3EEF">
        <w:tab/>
        <w:t xml:space="preserve">Marincola, F., Taylor-Edwards, C., Drucker, B. &amp; Holder, W. D., Jr. Orthotopic and heterotopic xenotransplantation of human pancreatic cancer in nude mice. </w:t>
      </w:r>
      <w:r w:rsidRPr="004E3EEF">
        <w:rPr>
          <w:i/>
        </w:rPr>
        <w:t>Current Surgery.</w:t>
      </w:r>
      <w:r w:rsidRPr="004E3EEF">
        <w:t xml:space="preserve"> </w:t>
      </w:r>
      <w:r w:rsidRPr="004E3EEF">
        <w:rPr>
          <w:b/>
        </w:rPr>
        <w:t>44</w:t>
      </w:r>
      <w:r w:rsidRPr="004E3EEF">
        <w:t xml:space="preserve"> (4), 294-297 (1987).</w:t>
      </w:r>
    </w:p>
    <w:p w14:paraId="304079CB" w14:textId="53711AB6" w:rsidR="004E3EEF" w:rsidRPr="004E3EEF" w:rsidRDefault="004E3EEF" w:rsidP="00267B98">
      <w:pPr>
        <w:pStyle w:val="EndNoteBibliography"/>
      </w:pPr>
      <w:r w:rsidRPr="004E3EEF">
        <w:t>11</w:t>
      </w:r>
      <w:r w:rsidRPr="004E3EEF">
        <w:tab/>
        <w:t>Vonlaufen, A.</w:t>
      </w:r>
      <w:r w:rsidRPr="004E3EEF">
        <w:rPr>
          <w:i/>
        </w:rPr>
        <w:t xml:space="preserve"> </w:t>
      </w:r>
      <w:r w:rsidR="009B4DB6" w:rsidRPr="009B4DB6">
        <w:t>et al.</w:t>
      </w:r>
      <w:r w:rsidRPr="004E3EEF">
        <w:t xml:space="preserve"> Pancreatic stellate cells: partners in crime with pancreatic cancer cells. </w:t>
      </w:r>
      <w:r w:rsidRPr="004E3EEF">
        <w:rPr>
          <w:i/>
        </w:rPr>
        <w:t>Cancer Research.</w:t>
      </w:r>
      <w:r w:rsidRPr="004E3EEF">
        <w:t xml:space="preserve"> </w:t>
      </w:r>
      <w:r w:rsidRPr="004E3EEF">
        <w:rPr>
          <w:b/>
        </w:rPr>
        <w:t>68</w:t>
      </w:r>
      <w:r w:rsidRPr="004E3EEF">
        <w:t xml:space="preserve"> (7), 2085-2093 (2008).</w:t>
      </w:r>
    </w:p>
    <w:p w14:paraId="7B0E8158" w14:textId="776E8B0A" w:rsidR="004E3EEF" w:rsidRPr="004E3EEF" w:rsidRDefault="004E3EEF" w:rsidP="00267B98">
      <w:pPr>
        <w:pStyle w:val="EndNoteBibliography"/>
      </w:pPr>
      <w:r w:rsidRPr="004E3EEF">
        <w:t>12</w:t>
      </w:r>
      <w:r w:rsidRPr="004E3EEF">
        <w:tab/>
        <w:t>Xu, Z.</w:t>
      </w:r>
      <w:r w:rsidRPr="004E3EEF">
        <w:rPr>
          <w:i/>
        </w:rPr>
        <w:t xml:space="preserve"> </w:t>
      </w:r>
      <w:r w:rsidR="009B4DB6" w:rsidRPr="009B4DB6">
        <w:t>et al.</w:t>
      </w:r>
      <w:r w:rsidRPr="004E3EEF">
        <w:t xml:space="preserve"> Role of pancreatic stellate cells in pancreatic cancer metastasis. </w:t>
      </w:r>
      <w:r w:rsidRPr="004E3EEF">
        <w:rPr>
          <w:i/>
        </w:rPr>
        <w:t>American Journal of Pathology.</w:t>
      </w:r>
      <w:r w:rsidRPr="004E3EEF">
        <w:t xml:space="preserve"> </w:t>
      </w:r>
      <w:r w:rsidRPr="004E3EEF">
        <w:rPr>
          <w:b/>
        </w:rPr>
        <w:t>177</w:t>
      </w:r>
      <w:r w:rsidRPr="004E3EEF">
        <w:t xml:space="preserve"> (5), 2585-2596 (2010).</w:t>
      </w:r>
    </w:p>
    <w:p w14:paraId="79EAFCD6" w14:textId="590E4A65" w:rsidR="004E3EEF" w:rsidRPr="004E3EEF" w:rsidRDefault="004E3EEF" w:rsidP="00267B98">
      <w:pPr>
        <w:pStyle w:val="EndNoteBibliography"/>
      </w:pPr>
      <w:r w:rsidRPr="004E3EEF">
        <w:t>13</w:t>
      </w:r>
      <w:r w:rsidRPr="004E3EEF">
        <w:tab/>
        <w:t>Tepel, J.</w:t>
      </w:r>
      <w:r w:rsidRPr="004E3EEF">
        <w:rPr>
          <w:i/>
        </w:rPr>
        <w:t xml:space="preserve"> </w:t>
      </w:r>
      <w:r w:rsidR="009B4DB6" w:rsidRPr="009B4DB6">
        <w:t>et al.</w:t>
      </w:r>
      <w:r w:rsidRPr="004E3EEF">
        <w:t xml:space="preserve"> Adjuvant treatment of pancreatic carcinoma in a clinically adapted mouse resection model. </w:t>
      </w:r>
      <w:r w:rsidRPr="004E3EEF">
        <w:rPr>
          <w:i/>
        </w:rPr>
        <w:t>Pancreatology.</w:t>
      </w:r>
      <w:r w:rsidRPr="004E3EEF">
        <w:t xml:space="preserve"> </w:t>
      </w:r>
      <w:r w:rsidRPr="004E3EEF">
        <w:rPr>
          <w:b/>
        </w:rPr>
        <w:t>6</w:t>
      </w:r>
      <w:r w:rsidRPr="004E3EEF">
        <w:t xml:space="preserve"> (3), 240-247 (2006).</w:t>
      </w:r>
    </w:p>
    <w:p w14:paraId="658DD40E" w14:textId="62AE58F0" w:rsidR="004E3EEF" w:rsidRPr="004E3EEF" w:rsidRDefault="004E3EEF" w:rsidP="00267B98">
      <w:pPr>
        <w:pStyle w:val="EndNoteBibliography"/>
      </w:pPr>
      <w:r w:rsidRPr="004E3EEF">
        <w:t>14</w:t>
      </w:r>
      <w:r w:rsidRPr="004E3EEF">
        <w:tab/>
        <w:t>Torgenson, M. J.</w:t>
      </w:r>
      <w:r w:rsidRPr="004E3EEF">
        <w:rPr>
          <w:i/>
        </w:rPr>
        <w:t xml:space="preserve"> </w:t>
      </w:r>
      <w:r w:rsidR="009B4DB6" w:rsidRPr="009B4DB6">
        <w:t>et al.</w:t>
      </w:r>
      <w:r w:rsidRPr="004E3EEF">
        <w:t xml:space="preserve"> Natural history of pancreatic cancer recurrence following "curative" resection in athymic mice. </w:t>
      </w:r>
      <w:r w:rsidRPr="004E3EEF">
        <w:rPr>
          <w:i/>
        </w:rPr>
        <w:t>Journal Surgical Research.</w:t>
      </w:r>
      <w:r w:rsidRPr="004E3EEF">
        <w:t xml:space="preserve"> </w:t>
      </w:r>
      <w:r w:rsidRPr="004E3EEF">
        <w:rPr>
          <w:b/>
        </w:rPr>
        <w:t>149</w:t>
      </w:r>
      <w:r w:rsidRPr="004E3EEF">
        <w:t xml:space="preserve"> (1), 57-61</w:t>
      </w:r>
      <w:r w:rsidR="00C46138">
        <w:t xml:space="preserve"> </w:t>
      </w:r>
      <w:r w:rsidRPr="004E3EEF">
        <w:t>(2008).</w:t>
      </w:r>
    </w:p>
    <w:p w14:paraId="3BD42BBE" w14:textId="000B0023" w:rsidR="004E3EEF" w:rsidRPr="004E3EEF" w:rsidRDefault="004E3EEF" w:rsidP="00267B98">
      <w:pPr>
        <w:pStyle w:val="EndNoteBibliography"/>
      </w:pPr>
      <w:r w:rsidRPr="004E3EEF">
        <w:t>15</w:t>
      </w:r>
      <w:r w:rsidRPr="004E3EEF">
        <w:tab/>
        <w:t>Metildi, C. A.</w:t>
      </w:r>
      <w:r w:rsidRPr="004E3EEF">
        <w:rPr>
          <w:i/>
        </w:rPr>
        <w:t xml:space="preserve"> </w:t>
      </w:r>
      <w:r w:rsidR="009B4DB6" w:rsidRPr="009B4DB6">
        <w:t>et al.</w:t>
      </w:r>
      <w:r w:rsidRPr="004E3EEF">
        <w:t xml:space="preserve"> Fluorescence-guided surgery allows for more complete resection of pancreatic cancer, resulting in longer disease-free survival compared with standard surgery in orthotopic mouse models. </w:t>
      </w:r>
      <w:r w:rsidRPr="004E3EEF">
        <w:rPr>
          <w:i/>
        </w:rPr>
        <w:t>Journal of the American College of Surgeons.</w:t>
      </w:r>
      <w:r w:rsidRPr="004E3EEF">
        <w:t xml:space="preserve"> </w:t>
      </w:r>
      <w:r w:rsidRPr="004E3EEF">
        <w:rPr>
          <w:b/>
        </w:rPr>
        <w:t>215</w:t>
      </w:r>
      <w:r w:rsidRPr="004E3EEF">
        <w:t xml:space="preserve"> (1), 126-135; discussion 135-126 (2012).</w:t>
      </w:r>
    </w:p>
    <w:p w14:paraId="11D791F8" w14:textId="52BB8486" w:rsidR="004E3EEF" w:rsidRPr="004E3EEF" w:rsidRDefault="004E3EEF" w:rsidP="00267B98">
      <w:pPr>
        <w:pStyle w:val="EndNoteBibliography"/>
      </w:pPr>
      <w:r w:rsidRPr="004E3EEF">
        <w:t>16</w:t>
      </w:r>
      <w:r w:rsidRPr="004E3EEF">
        <w:tab/>
        <w:t xml:space="preserve">Ni, X., Yang, J. &amp; Li, M. Imaging-guided curative surgical resection of pancreatic cancer in a xenograft mouse model. </w:t>
      </w:r>
      <w:r w:rsidRPr="004E3EEF">
        <w:rPr>
          <w:i/>
        </w:rPr>
        <w:t>Cancer Letters.</w:t>
      </w:r>
      <w:r w:rsidRPr="004E3EEF">
        <w:t xml:space="preserve"> </w:t>
      </w:r>
      <w:r w:rsidRPr="004E3EEF">
        <w:rPr>
          <w:b/>
        </w:rPr>
        <w:t>324</w:t>
      </w:r>
      <w:r w:rsidRPr="004E3EEF">
        <w:t xml:space="preserve"> (2), 179-185 (2012).</w:t>
      </w:r>
    </w:p>
    <w:p w14:paraId="3CD5625A" w14:textId="06B40639" w:rsidR="004E3EEF" w:rsidRPr="004E3EEF" w:rsidRDefault="004E3EEF" w:rsidP="00267B98">
      <w:pPr>
        <w:pStyle w:val="EndNoteBibliography"/>
      </w:pPr>
      <w:r w:rsidRPr="004E3EEF">
        <w:t>17</w:t>
      </w:r>
      <w:r w:rsidRPr="004E3EEF">
        <w:tab/>
        <w:t>Hiroshima, Y.</w:t>
      </w:r>
      <w:r w:rsidRPr="004E3EEF">
        <w:rPr>
          <w:i/>
        </w:rPr>
        <w:t xml:space="preserve"> </w:t>
      </w:r>
      <w:r w:rsidR="009B4DB6" w:rsidRPr="009B4DB6">
        <w:t>et al.</w:t>
      </w:r>
      <w:r w:rsidRPr="004E3EEF">
        <w:t xml:space="preserve"> Hand-held high-resolution fluorescence imaging system for fluorescence-guided surgery of patient and cell-line pancreatic tumors growing orthotopically in nude mice. </w:t>
      </w:r>
      <w:r w:rsidRPr="004E3EEF">
        <w:rPr>
          <w:i/>
        </w:rPr>
        <w:t>Journal of Surgical Research.</w:t>
      </w:r>
      <w:r w:rsidRPr="004E3EEF">
        <w:t xml:space="preserve"> </w:t>
      </w:r>
      <w:r w:rsidRPr="004E3EEF">
        <w:rPr>
          <w:b/>
        </w:rPr>
        <w:t>187</w:t>
      </w:r>
      <w:r w:rsidRPr="004E3EEF">
        <w:t xml:space="preserve"> (2), 510-517 (2014).</w:t>
      </w:r>
    </w:p>
    <w:p w14:paraId="32F3AA9A" w14:textId="3A659F52" w:rsidR="004E3EEF" w:rsidRPr="004E3EEF" w:rsidRDefault="004E3EEF" w:rsidP="00267B98">
      <w:pPr>
        <w:pStyle w:val="EndNoteBibliography"/>
      </w:pPr>
      <w:r w:rsidRPr="004E3EEF">
        <w:t>18</w:t>
      </w:r>
      <w:r w:rsidRPr="004E3EEF">
        <w:tab/>
        <w:t>Hiroshima, Y.</w:t>
      </w:r>
      <w:r w:rsidRPr="004E3EEF">
        <w:rPr>
          <w:i/>
        </w:rPr>
        <w:t xml:space="preserve"> </w:t>
      </w:r>
      <w:r w:rsidR="009B4DB6" w:rsidRPr="009B4DB6">
        <w:t>et al.</w:t>
      </w:r>
      <w:r w:rsidRPr="004E3EEF">
        <w:t xml:space="preserve"> Metastatic recurrence in a pancreatic cancer patient derived orthotopic xenograft (PDOX) nude mouse model is inhibited by neoadjuvant chemotherapy in combination with fluorescence-guided surgery with an anti-CA 19-9-conjugated fluorophore. </w:t>
      </w:r>
      <w:r w:rsidRPr="004E3EEF">
        <w:rPr>
          <w:i/>
        </w:rPr>
        <w:t>PLoS One.</w:t>
      </w:r>
      <w:r w:rsidRPr="004E3EEF">
        <w:t xml:space="preserve"> </w:t>
      </w:r>
      <w:r w:rsidRPr="004E3EEF">
        <w:rPr>
          <w:b/>
        </w:rPr>
        <w:t>9</w:t>
      </w:r>
      <w:r w:rsidRPr="004E3EEF">
        <w:t xml:space="preserve"> (12), e114310 (2014).</w:t>
      </w:r>
    </w:p>
    <w:p w14:paraId="0706C381" w14:textId="3406FA24" w:rsidR="004E3EEF" w:rsidRPr="004E3EEF" w:rsidRDefault="004E3EEF" w:rsidP="00267B98">
      <w:pPr>
        <w:pStyle w:val="EndNoteBibliography"/>
      </w:pPr>
      <w:r w:rsidRPr="004E3EEF">
        <w:t>19</w:t>
      </w:r>
      <w:r w:rsidRPr="004E3EEF">
        <w:tab/>
        <w:t>Hiroshima, Y.</w:t>
      </w:r>
      <w:r w:rsidRPr="004E3EEF">
        <w:rPr>
          <w:i/>
        </w:rPr>
        <w:t xml:space="preserve"> </w:t>
      </w:r>
      <w:r w:rsidR="009B4DB6" w:rsidRPr="009B4DB6">
        <w:t>et al.</w:t>
      </w:r>
      <w:r w:rsidRPr="004E3EEF">
        <w:t xml:space="preserve"> Fluorescence-guided surgery in combination with UVC irradiation cures metastatic human pancreatic cancer in orthotopic mouse models. </w:t>
      </w:r>
      <w:r w:rsidRPr="004E3EEF">
        <w:rPr>
          <w:i/>
        </w:rPr>
        <w:t>PLoS One.</w:t>
      </w:r>
      <w:r w:rsidRPr="004E3EEF">
        <w:t xml:space="preserve"> </w:t>
      </w:r>
      <w:r w:rsidRPr="004E3EEF">
        <w:rPr>
          <w:b/>
        </w:rPr>
        <w:t>9</w:t>
      </w:r>
      <w:r w:rsidRPr="004E3EEF">
        <w:t xml:space="preserve"> (6), e99977 (2014).</w:t>
      </w:r>
    </w:p>
    <w:p w14:paraId="5C34CE34" w14:textId="07EFC673" w:rsidR="004E3EEF" w:rsidRPr="004E3EEF" w:rsidRDefault="004E3EEF" w:rsidP="00267B98">
      <w:pPr>
        <w:pStyle w:val="EndNoteBibliography"/>
      </w:pPr>
      <w:r w:rsidRPr="004E3EEF">
        <w:t>20</w:t>
      </w:r>
      <w:r w:rsidRPr="004E3EEF">
        <w:tab/>
        <w:t>Metildi, C. A.</w:t>
      </w:r>
      <w:r w:rsidRPr="004E3EEF">
        <w:rPr>
          <w:i/>
        </w:rPr>
        <w:t xml:space="preserve"> </w:t>
      </w:r>
      <w:r w:rsidR="009B4DB6" w:rsidRPr="009B4DB6">
        <w:t>et al.</w:t>
      </w:r>
      <w:r w:rsidRPr="004E3EEF">
        <w:t xml:space="preserve"> Ratiometric activatable cell-penetrating peptides label pancreatic cancer, enabling fluorescence-guided surgery, which reduces metastases and recurrence in orthotopic mouse models. </w:t>
      </w:r>
      <w:r w:rsidRPr="004E3EEF">
        <w:rPr>
          <w:i/>
        </w:rPr>
        <w:t>Annals of Surgical Oncology.</w:t>
      </w:r>
      <w:r w:rsidRPr="004E3EEF">
        <w:t xml:space="preserve"> </w:t>
      </w:r>
      <w:r w:rsidRPr="004E3EEF">
        <w:rPr>
          <w:b/>
        </w:rPr>
        <w:t>22</w:t>
      </w:r>
      <w:r w:rsidRPr="004E3EEF">
        <w:t xml:space="preserve"> (6), 2082-2087 (2015).</w:t>
      </w:r>
    </w:p>
    <w:p w14:paraId="7E186ABA" w14:textId="3AE78D41" w:rsidR="004E3EEF" w:rsidRPr="004E3EEF" w:rsidRDefault="004E3EEF" w:rsidP="00267B98">
      <w:pPr>
        <w:pStyle w:val="EndNoteBibliography"/>
      </w:pPr>
      <w:r w:rsidRPr="004E3EEF">
        <w:lastRenderedPageBreak/>
        <w:t>21</w:t>
      </w:r>
      <w:r w:rsidRPr="004E3EEF">
        <w:tab/>
        <w:t>Metildi, C. A.</w:t>
      </w:r>
      <w:r w:rsidRPr="004E3EEF">
        <w:rPr>
          <w:i/>
        </w:rPr>
        <w:t xml:space="preserve"> </w:t>
      </w:r>
      <w:r w:rsidR="009B4DB6" w:rsidRPr="009B4DB6">
        <w:t>et al.</w:t>
      </w:r>
      <w:r w:rsidRPr="004E3EEF">
        <w:t xml:space="preserve"> Fluorescence-guided surgery with a fluorophore-conjugated antibody to carcinoembryonic antigen (CEA), that highlights the tumor, improves surgical resection and increases survival in orthotopic mouse models of human pancreatic cancer. </w:t>
      </w:r>
      <w:r w:rsidRPr="004E3EEF">
        <w:rPr>
          <w:i/>
        </w:rPr>
        <w:t>Annals of Surgical Oncology.</w:t>
      </w:r>
      <w:r w:rsidRPr="004E3EEF">
        <w:t xml:space="preserve"> </w:t>
      </w:r>
      <w:r w:rsidRPr="004E3EEF">
        <w:rPr>
          <w:b/>
        </w:rPr>
        <w:t>21</w:t>
      </w:r>
      <w:r w:rsidRPr="004E3EEF">
        <w:t xml:space="preserve"> (4), 1405-1411 (2014).</w:t>
      </w:r>
    </w:p>
    <w:p w14:paraId="104A5C30" w14:textId="5A3CCE3F" w:rsidR="004E3EEF" w:rsidRPr="004E3EEF" w:rsidRDefault="004E3EEF" w:rsidP="00267B98">
      <w:pPr>
        <w:pStyle w:val="EndNoteBibliography"/>
      </w:pPr>
      <w:r w:rsidRPr="004E3EEF">
        <w:t>22</w:t>
      </w:r>
      <w:r w:rsidRPr="004E3EEF">
        <w:tab/>
        <w:t xml:space="preserve">National Comprehensive Cancer Network. </w:t>
      </w:r>
      <w:r w:rsidRPr="004E3EEF">
        <w:rPr>
          <w:i/>
        </w:rPr>
        <w:t>NCCN Guidelines: Pancreatic Adenocarcinoma</w:t>
      </w:r>
      <w:r w:rsidRPr="004E3EEF">
        <w:t>, &lt;</w:t>
      </w:r>
      <w:hyperlink r:id="rId12" w:history="1">
        <w:r w:rsidRPr="004E3EEF">
          <w:rPr>
            <w:rStyle w:val="Hyperlink"/>
          </w:rPr>
          <w:t>https://www.nccn.org/professionals/physician_gls/pdf/pancreatic.pdf</w:t>
        </w:r>
      </w:hyperlink>
      <w:r w:rsidRPr="004E3EEF">
        <w:t>&gt; (2019).</w:t>
      </w:r>
    </w:p>
    <w:p w14:paraId="48E99321" w14:textId="67D34D55" w:rsidR="004E3EEF" w:rsidRPr="004E3EEF" w:rsidRDefault="004E3EEF" w:rsidP="00267B98">
      <w:pPr>
        <w:pStyle w:val="EndNoteBibliography"/>
      </w:pPr>
      <w:r w:rsidRPr="004E3EEF">
        <w:t>23</w:t>
      </w:r>
      <w:r w:rsidRPr="004E3EEF">
        <w:tab/>
        <w:t xml:space="preserve">Maithel, S. K. &amp; Allen, P. J. in </w:t>
      </w:r>
      <w:r w:rsidRPr="004E3EEF">
        <w:rPr>
          <w:i/>
        </w:rPr>
        <w:t>Blumgart's Surgery of the Liver, Biliary Tract and Pancreas, 2-Volume Set (Sixth Edition)</w:t>
      </w:r>
      <w:r w:rsidR="0027046F">
        <w:t xml:space="preserve"> </w:t>
      </w:r>
      <w:r w:rsidRPr="004E3EEF">
        <w:t xml:space="preserve"> (ed William R. Jarnagin)</w:t>
      </w:r>
      <w:r w:rsidR="0027046F">
        <w:t xml:space="preserve"> </w:t>
      </w:r>
      <w:r w:rsidRPr="004E3EEF">
        <w:t>1007-1023.e1003 (Content Repository Only!, 2017).</w:t>
      </w:r>
    </w:p>
    <w:p w14:paraId="4AC952EF" w14:textId="19EBD2B1" w:rsidR="004E3EEF" w:rsidRPr="004E3EEF" w:rsidRDefault="004E3EEF" w:rsidP="00267B98">
      <w:pPr>
        <w:pStyle w:val="EndNoteBibliography"/>
      </w:pPr>
      <w:r w:rsidRPr="004E3EEF">
        <w:t>24</w:t>
      </w:r>
      <w:r w:rsidRPr="004E3EEF">
        <w:tab/>
        <w:t>Egberts, J. H.</w:t>
      </w:r>
      <w:r w:rsidRPr="004E3EEF">
        <w:rPr>
          <w:i/>
        </w:rPr>
        <w:t xml:space="preserve"> </w:t>
      </w:r>
      <w:r w:rsidR="009B4DB6" w:rsidRPr="009B4DB6">
        <w:t>et al.</w:t>
      </w:r>
      <w:r w:rsidRPr="004E3EEF">
        <w:t xml:space="preserve"> Dexamethasone reduces tumor recurrence and metastasis after pancreatic tumor resection in SCID mice. </w:t>
      </w:r>
      <w:r w:rsidRPr="004E3EEF">
        <w:rPr>
          <w:i/>
        </w:rPr>
        <w:t>Cancer Biology &amp; Therapy.</w:t>
      </w:r>
      <w:r w:rsidRPr="004E3EEF">
        <w:t xml:space="preserve"> </w:t>
      </w:r>
      <w:r w:rsidRPr="004E3EEF">
        <w:rPr>
          <w:b/>
        </w:rPr>
        <w:t>7</w:t>
      </w:r>
      <w:r w:rsidRPr="004E3EEF">
        <w:t xml:space="preserve"> (7), 1044-1050 (2008).</w:t>
      </w:r>
    </w:p>
    <w:p w14:paraId="3ED35699" w14:textId="17FAD40F" w:rsidR="004E3EEF" w:rsidRPr="004E3EEF" w:rsidRDefault="004E3EEF" w:rsidP="00267B98">
      <w:pPr>
        <w:pStyle w:val="EndNoteBibliography"/>
      </w:pPr>
      <w:r w:rsidRPr="004E3EEF">
        <w:t>25</w:t>
      </w:r>
      <w:r w:rsidRPr="004E3EEF">
        <w:tab/>
        <w:t>Xu, Z. H.</w:t>
      </w:r>
      <w:r w:rsidRPr="004E3EEF">
        <w:rPr>
          <w:i/>
        </w:rPr>
        <w:t xml:space="preserve"> </w:t>
      </w:r>
      <w:r w:rsidR="009B4DB6" w:rsidRPr="009B4DB6">
        <w:t>et al.</w:t>
      </w:r>
      <w:r w:rsidRPr="004E3EEF">
        <w:t xml:space="preserve"> Targeting the HGF/c-MET pathway in advanced pancreatic cancer: a key element of treatment that limits primary </w:t>
      </w:r>
      <w:r w:rsidR="00840FFE">
        <w:t>tumor</w:t>
      </w:r>
      <w:r w:rsidRPr="004E3EEF">
        <w:t xml:space="preserve"> growth and eliminates metastasis. </w:t>
      </w:r>
      <w:r w:rsidRPr="004E3EEF">
        <w:rPr>
          <w:i/>
        </w:rPr>
        <w:t>British Journal of Cancer.</w:t>
      </w:r>
      <w:r w:rsidRPr="004E3EEF">
        <w:t xml:space="preserve"> (2020).</w:t>
      </w:r>
    </w:p>
    <w:p w14:paraId="4B347A55" w14:textId="7D67D357" w:rsidR="004E3EEF" w:rsidRPr="004E3EEF" w:rsidRDefault="004E3EEF" w:rsidP="00267B98">
      <w:pPr>
        <w:pStyle w:val="EndNoteBibliography"/>
      </w:pPr>
      <w:r w:rsidRPr="004E3EEF">
        <w:t>26</w:t>
      </w:r>
      <w:r w:rsidRPr="004E3EEF">
        <w:tab/>
        <w:t>Pothula, S. P.</w:t>
      </w:r>
      <w:r w:rsidRPr="004E3EEF">
        <w:rPr>
          <w:i/>
        </w:rPr>
        <w:t xml:space="preserve"> </w:t>
      </w:r>
      <w:r w:rsidR="009B4DB6" w:rsidRPr="009B4DB6">
        <w:t>et al.</w:t>
      </w:r>
      <w:r w:rsidRPr="004E3EEF">
        <w:t xml:space="preserve"> Targeting the HGF/c-MET pathway: stromal remodelling in pancreatic cancer. </w:t>
      </w:r>
      <w:r w:rsidRPr="004E3EEF">
        <w:rPr>
          <w:i/>
        </w:rPr>
        <w:t>Oncotarget.</w:t>
      </w:r>
      <w:r w:rsidRPr="004E3EEF">
        <w:t xml:space="preserve"> </w:t>
      </w:r>
      <w:r w:rsidRPr="004E3EEF">
        <w:rPr>
          <w:b/>
        </w:rPr>
        <w:t>8</w:t>
      </w:r>
      <w:r w:rsidRPr="004E3EEF">
        <w:t xml:space="preserve"> (44), 76722-76739 (2017).</w:t>
      </w:r>
    </w:p>
    <w:p w14:paraId="5C26E696" w14:textId="7AF80F51" w:rsidR="004E3EEF" w:rsidRPr="004E3EEF" w:rsidRDefault="004E3EEF" w:rsidP="00267B98">
      <w:pPr>
        <w:pStyle w:val="EndNoteBibliography"/>
      </w:pPr>
      <w:r w:rsidRPr="004E3EEF">
        <w:t>27</w:t>
      </w:r>
      <w:r w:rsidRPr="004E3EEF">
        <w:tab/>
        <w:t>Pothula, S. P.</w:t>
      </w:r>
      <w:r w:rsidRPr="004E3EEF">
        <w:rPr>
          <w:i/>
        </w:rPr>
        <w:t xml:space="preserve"> </w:t>
      </w:r>
      <w:r w:rsidR="009B4DB6" w:rsidRPr="009B4DB6">
        <w:t>et al.</w:t>
      </w:r>
      <w:r w:rsidRPr="004E3EEF">
        <w:t xml:space="preserve"> Hepatocyte growth factor inhibition: a novel therapeutic approach in pancreatic cancer. </w:t>
      </w:r>
      <w:r w:rsidRPr="004E3EEF">
        <w:rPr>
          <w:i/>
        </w:rPr>
        <w:t>British Journal of Cancer.</w:t>
      </w:r>
      <w:r w:rsidRPr="004E3EEF">
        <w:t xml:space="preserve"> </w:t>
      </w:r>
      <w:r w:rsidRPr="004E3EEF">
        <w:rPr>
          <w:b/>
        </w:rPr>
        <w:t>114</w:t>
      </w:r>
      <w:r w:rsidRPr="004E3EEF">
        <w:t xml:space="preserve"> (3), 269-280 (2016).</w:t>
      </w:r>
    </w:p>
    <w:p w14:paraId="261A43BF" w14:textId="7A8798B2" w:rsidR="004E3EEF" w:rsidRPr="004E3EEF" w:rsidRDefault="004E3EEF" w:rsidP="00267B98">
      <w:pPr>
        <w:pStyle w:val="EndNoteBibliography"/>
      </w:pPr>
      <w:r w:rsidRPr="004E3EEF">
        <w:t>28</w:t>
      </w:r>
      <w:r w:rsidRPr="004E3EEF">
        <w:tab/>
        <w:t>Giri, B.</w:t>
      </w:r>
      <w:r w:rsidRPr="004E3EEF">
        <w:rPr>
          <w:i/>
        </w:rPr>
        <w:t xml:space="preserve"> </w:t>
      </w:r>
      <w:r w:rsidR="009B4DB6" w:rsidRPr="009B4DB6">
        <w:t>et al.</w:t>
      </w:r>
      <w:r w:rsidRPr="004E3EEF">
        <w:t xml:space="preserve"> An Immunocompetent Model of Pancreatic Cancer Resection and Recurrence. </w:t>
      </w:r>
      <w:r w:rsidRPr="004E3EEF">
        <w:rPr>
          <w:i/>
        </w:rPr>
        <w:t>Journal of Gastrointestinal Surgery.</w:t>
      </w:r>
      <w:r w:rsidRPr="004E3EEF">
        <w:t xml:space="preserve"> (2020).</w:t>
      </w:r>
    </w:p>
    <w:p w14:paraId="64C574F8" w14:textId="11D2AB20" w:rsidR="004E3EEF" w:rsidRPr="004E3EEF" w:rsidRDefault="004E3EEF" w:rsidP="00267B98">
      <w:pPr>
        <w:pStyle w:val="EndNoteBibliography"/>
      </w:pPr>
      <w:r w:rsidRPr="004E3EEF">
        <w:t>29</w:t>
      </w:r>
      <w:r w:rsidRPr="004E3EEF">
        <w:tab/>
        <w:t xml:space="preserve">Allen, V. B., Gurusamy, K. S., Takwoingi, Y., Kalia, A. &amp; Davidson, B. R. Diagnostic accuracy of laparoscopy following computed tomography (CT) scanning for assessing the resectability with curative intent in pancreatic and periampullary cancer. </w:t>
      </w:r>
      <w:r w:rsidRPr="004E3EEF">
        <w:rPr>
          <w:i/>
        </w:rPr>
        <w:t>Cochrane Database of Systematic Reviews.</w:t>
      </w:r>
      <w:r w:rsidRPr="004E3EEF">
        <w:t xml:space="preserve"> (11), CD009323 (2013).</w:t>
      </w:r>
    </w:p>
    <w:p w14:paraId="55DFE863" w14:textId="47D506E0" w:rsidR="004E3EEF" w:rsidRPr="004E3EEF" w:rsidRDefault="004E3EEF" w:rsidP="00267B98">
      <w:pPr>
        <w:pStyle w:val="EndNoteBibliography"/>
      </w:pPr>
      <w:r w:rsidRPr="004E3EEF">
        <w:t>30</w:t>
      </w:r>
      <w:r w:rsidRPr="004E3EEF">
        <w:tab/>
        <w:t xml:space="preserve">Vaillant, F., Lindeman, G. J. &amp; Visvader, J. E. Jekyll or Hyde: does Matrigel provide a more or less physiological environment in mammary repopulating assays? </w:t>
      </w:r>
      <w:r w:rsidRPr="004E3EEF">
        <w:rPr>
          <w:i/>
        </w:rPr>
        <w:t>Breast Cancer Research.</w:t>
      </w:r>
      <w:r w:rsidRPr="004E3EEF">
        <w:t xml:space="preserve"> </w:t>
      </w:r>
      <w:r w:rsidRPr="004E3EEF">
        <w:rPr>
          <w:b/>
        </w:rPr>
        <w:t>13</w:t>
      </w:r>
      <w:r w:rsidRPr="004E3EEF">
        <w:t xml:space="preserve"> (3), 108 (2011).</w:t>
      </w:r>
    </w:p>
    <w:p w14:paraId="0319BBCA" w14:textId="6B86C83B" w:rsidR="004E3EEF" w:rsidRPr="004E3EEF" w:rsidRDefault="004E3EEF" w:rsidP="00267B98">
      <w:pPr>
        <w:pStyle w:val="EndNoteBibliography"/>
      </w:pPr>
      <w:r w:rsidRPr="004E3EEF">
        <w:t>31</w:t>
      </w:r>
      <w:r w:rsidRPr="004E3EEF">
        <w:tab/>
        <w:t>Jesnowski, R.</w:t>
      </w:r>
      <w:r w:rsidRPr="004E3EEF">
        <w:rPr>
          <w:i/>
        </w:rPr>
        <w:t xml:space="preserve"> </w:t>
      </w:r>
      <w:r w:rsidR="009B4DB6" w:rsidRPr="009B4DB6">
        <w:t>et al.</w:t>
      </w:r>
      <w:r w:rsidRPr="004E3EEF">
        <w:t xml:space="preserve"> Immortalization of pancreatic stellate cells as an in vitro model of pancreatic fibrosis: deactivation is induced by matrigel and N-acetylcysteine. </w:t>
      </w:r>
      <w:r w:rsidRPr="004E3EEF">
        <w:rPr>
          <w:i/>
        </w:rPr>
        <w:t>Laboratory Investigation.</w:t>
      </w:r>
      <w:r w:rsidRPr="004E3EEF">
        <w:t xml:space="preserve"> </w:t>
      </w:r>
      <w:r w:rsidRPr="004E3EEF">
        <w:rPr>
          <w:b/>
        </w:rPr>
        <w:t>85</w:t>
      </w:r>
      <w:r w:rsidRPr="004E3EEF">
        <w:t xml:space="preserve"> (10), 1276-1291 (2005).</w:t>
      </w:r>
    </w:p>
    <w:p w14:paraId="4CA64290" w14:textId="6B5B24C5" w:rsidR="004E3EEF" w:rsidRPr="004E3EEF" w:rsidRDefault="004E3EEF" w:rsidP="00267B98">
      <w:pPr>
        <w:pStyle w:val="EndNoteBibliography"/>
      </w:pPr>
      <w:r w:rsidRPr="004E3EEF">
        <w:t>32</w:t>
      </w:r>
      <w:r w:rsidRPr="004E3EEF">
        <w:tab/>
        <w:t>Phillips, P. A.</w:t>
      </w:r>
      <w:r w:rsidRPr="004E3EEF">
        <w:rPr>
          <w:i/>
        </w:rPr>
        <w:t xml:space="preserve"> </w:t>
      </w:r>
      <w:r w:rsidR="009B4DB6" w:rsidRPr="009B4DB6">
        <w:t>et al.</w:t>
      </w:r>
      <w:r w:rsidRPr="004E3EEF">
        <w:t xml:space="preserve"> Cell migration: a novel aspect of pancreatic stellate cell biology. </w:t>
      </w:r>
      <w:r w:rsidRPr="004E3EEF">
        <w:rPr>
          <w:i/>
        </w:rPr>
        <w:t>Gut.</w:t>
      </w:r>
      <w:r w:rsidRPr="004E3EEF">
        <w:t xml:space="preserve"> </w:t>
      </w:r>
      <w:r w:rsidRPr="004E3EEF">
        <w:rPr>
          <w:b/>
        </w:rPr>
        <w:t>52</w:t>
      </w:r>
      <w:r w:rsidRPr="004E3EEF">
        <w:t xml:space="preserve"> (5), 677-682 (2003).</w:t>
      </w:r>
    </w:p>
    <w:p w14:paraId="04FC5CB5" w14:textId="082703B0" w:rsidR="004E3EEF" w:rsidRPr="004E3EEF" w:rsidRDefault="004E3EEF" w:rsidP="00267B98">
      <w:pPr>
        <w:pStyle w:val="EndNoteBibliography"/>
      </w:pPr>
      <w:r w:rsidRPr="004E3EEF">
        <w:t>33</w:t>
      </w:r>
      <w:r w:rsidRPr="004E3EEF">
        <w:tab/>
        <w:t>Boj, S. F.</w:t>
      </w:r>
      <w:r w:rsidRPr="004E3EEF">
        <w:rPr>
          <w:i/>
        </w:rPr>
        <w:t xml:space="preserve"> </w:t>
      </w:r>
      <w:r w:rsidR="009B4DB6" w:rsidRPr="009B4DB6">
        <w:t>et al.</w:t>
      </w:r>
      <w:r w:rsidRPr="004E3EEF">
        <w:t xml:space="preserve"> Organoid models of human and mouse ductal pancreatic cancer. </w:t>
      </w:r>
      <w:r w:rsidRPr="004E3EEF">
        <w:rPr>
          <w:i/>
        </w:rPr>
        <w:t>Cell.</w:t>
      </w:r>
      <w:r w:rsidRPr="004E3EEF">
        <w:t xml:space="preserve"> </w:t>
      </w:r>
      <w:r w:rsidRPr="004E3EEF">
        <w:rPr>
          <w:b/>
        </w:rPr>
        <w:t>160</w:t>
      </w:r>
      <w:r w:rsidRPr="004E3EEF">
        <w:t xml:space="preserve"> (1-2), 324-338 (2015).</w:t>
      </w:r>
    </w:p>
    <w:p w14:paraId="09B545E9" w14:textId="7397140B" w:rsidR="004E3EEF" w:rsidRPr="004E3EEF" w:rsidRDefault="004E3EEF" w:rsidP="00267B98">
      <w:pPr>
        <w:pStyle w:val="EndNoteBibliography"/>
      </w:pPr>
      <w:r w:rsidRPr="004E3EEF">
        <w:t>34</w:t>
      </w:r>
      <w:r w:rsidRPr="004E3EEF">
        <w:tab/>
        <w:t>Egberts, J. H.</w:t>
      </w:r>
      <w:r w:rsidRPr="004E3EEF">
        <w:rPr>
          <w:i/>
        </w:rPr>
        <w:t xml:space="preserve"> </w:t>
      </w:r>
      <w:r w:rsidR="009B4DB6" w:rsidRPr="009B4DB6">
        <w:t>et al.</w:t>
      </w:r>
      <w:r w:rsidRPr="004E3EEF">
        <w:t xml:space="preserve"> Superiority of extended neoadjuvant chemotherapy with gemcitabine in pancreatic cancer: a comparative analysis in a clinically adapted orthotopic xenotransplantation model in SCID beige mice. </w:t>
      </w:r>
      <w:r w:rsidRPr="004E3EEF">
        <w:rPr>
          <w:i/>
        </w:rPr>
        <w:t>Cancer Biology &amp; Therapy.</w:t>
      </w:r>
      <w:r w:rsidRPr="004E3EEF">
        <w:t xml:space="preserve"> </w:t>
      </w:r>
      <w:r w:rsidRPr="004E3EEF">
        <w:rPr>
          <w:b/>
        </w:rPr>
        <w:t>6</w:t>
      </w:r>
      <w:r w:rsidRPr="004E3EEF">
        <w:t xml:space="preserve"> (8), 1227-1232 (2007).</w:t>
      </w:r>
    </w:p>
    <w:p w14:paraId="4A7E1C5A" w14:textId="3EB59AB0" w:rsidR="00D65416" w:rsidRPr="009B4DB6" w:rsidRDefault="00434EEC" w:rsidP="00267B98">
      <w:pPr>
        <w:rPr>
          <w:b/>
        </w:rPr>
      </w:pPr>
      <w:r w:rsidRPr="000C0E90">
        <w:rPr>
          <w:b/>
        </w:rPr>
        <w:fldChar w:fldCharType="end"/>
      </w:r>
    </w:p>
    <w:sectPr w:rsidR="00D65416" w:rsidRPr="009B4DB6" w:rsidSect="00434EEC">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14B722" w14:textId="77777777" w:rsidR="00404791" w:rsidRDefault="00404791">
      <w:r>
        <w:separator/>
      </w:r>
    </w:p>
  </w:endnote>
  <w:endnote w:type="continuationSeparator" w:id="0">
    <w:p w14:paraId="068DDD60" w14:textId="77777777" w:rsidR="00404791" w:rsidRDefault="00404791">
      <w:r>
        <w:continuationSeparator/>
      </w:r>
    </w:p>
  </w:endnote>
  <w:endnote w:type="continuationNotice" w:id="1">
    <w:p w14:paraId="3FA97B62" w14:textId="77777777" w:rsidR="00404791" w:rsidRDefault="004047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8C605" w14:textId="77777777" w:rsidR="00267B98" w:rsidRDefault="00267B98" w:rsidP="00434EE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0E3D31" w14:textId="77777777" w:rsidR="00404791" w:rsidRDefault="00404791">
      <w:r>
        <w:separator/>
      </w:r>
    </w:p>
  </w:footnote>
  <w:footnote w:type="continuationSeparator" w:id="0">
    <w:p w14:paraId="1F3CE8A3" w14:textId="77777777" w:rsidR="00404791" w:rsidRDefault="00404791">
      <w:r>
        <w:continuationSeparator/>
      </w:r>
    </w:p>
  </w:footnote>
  <w:footnote w:type="continuationNotice" w:id="1">
    <w:p w14:paraId="156087B8" w14:textId="77777777" w:rsidR="00404791" w:rsidRDefault="004047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96DEA" w14:textId="77777777" w:rsidR="00267B98" w:rsidRPr="006F06E4" w:rsidRDefault="00267B98" w:rsidP="00434EEC">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18257C"/>
    <w:multiLevelType w:val="hybridMultilevel"/>
    <w:tmpl w:val="5BF2F100"/>
    <w:lvl w:ilvl="0" w:tplc="0409000F">
      <w:start w:val="1"/>
      <w:numFmt w:val="decimal"/>
      <w:lvlText w:val="%1."/>
      <w:lvlJc w:val="left"/>
      <w:pPr>
        <w:ind w:left="927"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39123FF"/>
    <w:multiLevelType w:val="hybridMultilevel"/>
    <w:tmpl w:val="65CE158A"/>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 w15:restartNumberingAfterBreak="0">
    <w:nsid w:val="3565136C"/>
    <w:multiLevelType w:val="multilevel"/>
    <w:tmpl w:val="C974F4AA"/>
    <w:lvl w:ilvl="0">
      <w:start w:val="1"/>
      <w:numFmt w:val="decimal"/>
      <w:lvlText w:val="%1"/>
      <w:lvlJc w:val="left"/>
      <w:pPr>
        <w:ind w:left="408" w:hanging="408"/>
      </w:pPr>
      <w:rPr>
        <w:rFonts w:cs="Times New Roman" w:hint="default"/>
      </w:rPr>
    </w:lvl>
    <w:lvl w:ilvl="1">
      <w:start w:val="1"/>
      <w:numFmt w:val="decimal"/>
      <w:lvlText w:val="%1.%2"/>
      <w:lvlJc w:val="left"/>
      <w:pPr>
        <w:ind w:left="408" w:hanging="408"/>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 w15:restartNumberingAfterBreak="0">
    <w:nsid w:val="4EC358FF"/>
    <w:multiLevelType w:val="hybridMultilevel"/>
    <w:tmpl w:val="F0A8EFE4"/>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69D146A8"/>
    <w:multiLevelType w:val="multilevel"/>
    <w:tmpl w:val="C05411A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 Full J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f05z25xwe9weepvd852df9awsdtwv0fa00&quot;&gt;Technique paper-Converted&lt;record-ids&gt;&lt;item&gt;1&lt;/item&gt;&lt;item&gt;2&lt;/item&gt;&lt;item&gt;3&lt;/item&gt;&lt;item&gt;5&lt;/item&gt;&lt;item&gt;8&lt;/item&gt;&lt;item&gt;46&lt;/item&gt;&lt;item&gt;48&lt;/item&gt;&lt;item&gt;50&lt;/item&gt;&lt;item&gt;57&lt;/item&gt;&lt;item&gt;58&lt;/item&gt;&lt;item&gt;62&lt;/item&gt;&lt;item&gt;63&lt;/item&gt;&lt;item&gt;65&lt;/item&gt;&lt;item&gt;67&lt;/item&gt;&lt;item&gt;68&lt;/item&gt;&lt;item&gt;69&lt;/item&gt;&lt;item&gt;70&lt;/item&gt;&lt;item&gt;75&lt;/item&gt;&lt;item&gt;77&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record-ids&gt;&lt;/item&gt;&lt;/Libraries&gt;"/>
  </w:docVars>
  <w:rsids>
    <w:rsidRoot w:val="00434EEC"/>
    <w:rsid w:val="00024F7C"/>
    <w:rsid w:val="00025E7E"/>
    <w:rsid w:val="000448D0"/>
    <w:rsid w:val="00075235"/>
    <w:rsid w:val="000936BC"/>
    <w:rsid w:val="00172443"/>
    <w:rsid w:val="001B7123"/>
    <w:rsid w:val="00254987"/>
    <w:rsid w:val="00257D17"/>
    <w:rsid w:val="00267B98"/>
    <w:rsid w:val="0027046F"/>
    <w:rsid w:val="00285A3A"/>
    <w:rsid w:val="0029185A"/>
    <w:rsid w:val="002E51DB"/>
    <w:rsid w:val="00307947"/>
    <w:rsid w:val="00360952"/>
    <w:rsid w:val="00373D3B"/>
    <w:rsid w:val="003A2BF4"/>
    <w:rsid w:val="003C5136"/>
    <w:rsid w:val="00402884"/>
    <w:rsid w:val="00404749"/>
    <w:rsid w:val="00404791"/>
    <w:rsid w:val="00412DC1"/>
    <w:rsid w:val="00434977"/>
    <w:rsid w:val="00434EEC"/>
    <w:rsid w:val="00442F0D"/>
    <w:rsid w:val="004648AF"/>
    <w:rsid w:val="00472228"/>
    <w:rsid w:val="00475443"/>
    <w:rsid w:val="00484D91"/>
    <w:rsid w:val="00492865"/>
    <w:rsid w:val="004A3D19"/>
    <w:rsid w:val="004E3EEF"/>
    <w:rsid w:val="004E7141"/>
    <w:rsid w:val="004F00D3"/>
    <w:rsid w:val="005020E2"/>
    <w:rsid w:val="005079A0"/>
    <w:rsid w:val="005122FE"/>
    <w:rsid w:val="00520978"/>
    <w:rsid w:val="00533B07"/>
    <w:rsid w:val="005709BD"/>
    <w:rsid w:val="00570C8C"/>
    <w:rsid w:val="00574DFC"/>
    <w:rsid w:val="00584841"/>
    <w:rsid w:val="00594DEB"/>
    <w:rsid w:val="005E4056"/>
    <w:rsid w:val="005F3B20"/>
    <w:rsid w:val="00603ED3"/>
    <w:rsid w:val="00606A24"/>
    <w:rsid w:val="00616B0A"/>
    <w:rsid w:val="00653A5E"/>
    <w:rsid w:val="00685BED"/>
    <w:rsid w:val="007675E4"/>
    <w:rsid w:val="007B764F"/>
    <w:rsid w:val="00815A92"/>
    <w:rsid w:val="00840FFE"/>
    <w:rsid w:val="0085782E"/>
    <w:rsid w:val="008609AF"/>
    <w:rsid w:val="00881B5A"/>
    <w:rsid w:val="008F3489"/>
    <w:rsid w:val="00930781"/>
    <w:rsid w:val="00960B08"/>
    <w:rsid w:val="00986289"/>
    <w:rsid w:val="009B4DB6"/>
    <w:rsid w:val="00A42056"/>
    <w:rsid w:val="00A46E91"/>
    <w:rsid w:val="00A61CFE"/>
    <w:rsid w:val="00A82BDF"/>
    <w:rsid w:val="00AD3C0D"/>
    <w:rsid w:val="00AE0E8E"/>
    <w:rsid w:val="00B44B1D"/>
    <w:rsid w:val="00C46138"/>
    <w:rsid w:val="00C67FDF"/>
    <w:rsid w:val="00CA11D1"/>
    <w:rsid w:val="00D26BC5"/>
    <w:rsid w:val="00D274B2"/>
    <w:rsid w:val="00D42C5C"/>
    <w:rsid w:val="00D65416"/>
    <w:rsid w:val="00D718B8"/>
    <w:rsid w:val="00D81FDA"/>
    <w:rsid w:val="00DA6C58"/>
    <w:rsid w:val="00DF4919"/>
    <w:rsid w:val="00DF7138"/>
    <w:rsid w:val="00E02F61"/>
    <w:rsid w:val="00E050CF"/>
    <w:rsid w:val="00E05F44"/>
    <w:rsid w:val="00E21DE8"/>
    <w:rsid w:val="00E4487D"/>
    <w:rsid w:val="00E47CF7"/>
    <w:rsid w:val="00E80ACF"/>
    <w:rsid w:val="00EB7ED4"/>
    <w:rsid w:val="00F14D85"/>
    <w:rsid w:val="00F34875"/>
    <w:rsid w:val="00F41DC0"/>
    <w:rsid w:val="00F472BD"/>
    <w:rsid w:val="00F6364C"/>
    <w:rsid w:val="00F7140D"/>
    <w:rsid w:val="00FF439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092AC9"/>
  <w15:chartTrackingRefBased/>
  <w15:docId w15:val="{8DAC2E5A-FFF7-49D9-ABEE-51C0ADCFF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34EEC"/>
    <w:pPr>
      <w:widowControl w:val="0"/>
      <w:autoSpaceDE w:val="0"/>
      <w:autoSpaceDN w:val="0"/>
      <w:adjustRightInd w:val="0"/>
      <w:jc w:val="both"/>
    </w:pPr>
    <w:rPr>
      <w:rFonts w:ascii="Calibri" w:hAnsi="Calibri" w:cs="Calibri"/>
      <w:color w:val="000000"/>
      <w:sz w:val="24"/>
      <w:szCs w:val="24"/>
      <w:lang w:val="en-US" w:eastAsia="en-US"/>
    </w:rPr>
  </w:style>
  <w:style w:type="paragraph" w:styleId="Heading2">
    <w:name w:val="heading 2"/>
    <w:basedOn w:val="Normal"/>
    <w:next w:val="Normal"/>
    <w:link w:val="Heading2Char"/>
    <w:qFormat/>
    <w:rsid w:val="00434EEC"/>
    <w:pPr>
      <w:keepNext/>
      <w:outlineLvl w:val="1"/>
    </w:pPr>
    <w:rPr>
      <w:rFonts w:cs="Times New Roman"/>
      <w:b/>
      <w:bCs/>
      <w:iCs/>
      <w:szCs w:val="2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434EEC"/>
    <w:pPr>
      <w:spacing w:before="100" w:beforeAutospacing="1" w:after="100" w:afterAutospacing="1"/>
    </w:pPr>
    <w:rPr>
      <w:lang w:val="en-AU"/>
    </w:rPr>
  </w:style>
  <w:style w:type="character" w:styleId="Hyperlink">
    <w:name w:val="Hyperlink"/>
    <w:basedOn w:val="DefaultParagraphFont"/>
    <w:rsid w:val="00434EEC"/>
    <w:rPr>
      <w:color w:val="0000FF"/>
      <w:u w:val="single"/>
    </w:rPr>
  </w:style>
  <w:style w:type="paragraph" w:styleId="Header">
    <w:name w:val="header"/>
    <w:basedOn w:val="Normal"/>
    <w:link w:val="HeaderChar"/>
    <w:rsid w:val="00434EEC"/>
    <w:pPr>
      <w:tabs>
        <w:tab w:val="center" w:pos="4680"/>
        <w:tab w:val="right" w:pos="9360"/>
      </w:tabs>
    </w:pPr>
    <w:rPr>
      <w:lang w:val="en-AU"/>
    </w:rPr>
  </w:style>
  <w:style w:type="character" w:customStyle="1" w:styleId="HeaderChar">
    <w:name w:val="Header Char"/>
    <w:link w:val="Header"/>
    <w:locked/>
    <w:rsid w:val="00434EEC"/>
    <w:rPr>
      <w:rFonts w:ascii="Calibri" w:hAnsi="Calibri" w:cs="Calibri"/>
      <w:color w:val="000000"/>
      <w:sz w:val="24"/>
      <w:szCs w:val="24"/>
      <w:lang w:val="en-AU" w:eastAsia="en-US" w:bidi="ar-SA"/>
    </w:rPr>
  </w:style>
  <w:style w:type="character" w:styleId="CommentReference">
    <w:name w:val="annotation reference"/>
    <w:basedOn w:val="DefaultParagraphFont"/>
    <w:rsid w:val="00434EEC"/>
    <w:rPr>
      <w:sz w:val="18"/>
    </w:rPr>
  </w:style>
  <w:style w:type="paragraph" w:styleId="CommentText">
    <w:name w:val="annotation text"/>
    <w:basedOn w:val="Normal"/>
    <w:link w:val="CommentTextChar"/>
    <w:rsid w:val="00434EEC"/>
    <w:rPr>
      <w:lang w:val="en-AU"/>
    </w:rPr>
  </w:style>
  <w:style w:type="character" w:customStyle="1" w:styleId="CommentTextChar">
    <w:name w:val="Comment Text Char"/>
    <w:link w:val="CommentText"/>
    <w:locked/>
    <w:rsid w:val="00434EEC"/>
    <w:rPr>
      <w:rFonts w:ascii="Calibri" w:hAnsi="Calibri" w:cs="Calibri"/>
      <w:color w:val="000000"/>
      <w:sz w:val="24"/>
      <w:szCs w:val="24"/>
      <w:lang w:val="en-AU" w:eastAsia="en-US" w:bidi="ar-SA"/>
    </w:rPr>
  </w:style>
  <w:style w:type="character" w:customStyle="1" w:styleId="Heading2Char">
    <w:name w:val="Heading 2 Char"/>
    <w:link w:val="Heading2"/>
    <w:locked/>
    <w:rsid w:val="00434EEC"/>
    <w:rPr>
      <w:rFonts w:ascii="Calibri" w:hAnsi="Calibri"/>
      <w:b/>
      <w:bCs/>
      <w:iCs/>
      <w:color w:val="000000"/>
      <w:sz w:val="24"/>
      <w:szCs w:val="28"/>
      <w:lang w:val="en-AU" w:eastAsia="en-US" w:bidi="ar-SA"/>
    </w:rPr>
  </w:style>
  <w:style w:type="paragraph" w:styleId="ListParagraph">
    <w:name w:val="List Paragraph"/>
    <w:basedOn w:val="Normal"/>
    <w:qFormat/>
    <w:rsid w:val="00434EEC"/>
    <w:pPr>
      <w:ind w:left="720"/>
      <w:contextualSpacing/>
    </w:pPr>
    <w:rPr>
      <w:lang w:val="en-AU"/>
    </w:rPr>
  </w:style>
  <w:style w:type="paragraph" w:customStyle="1" w:styleId="EndNoteBibliography">
    <w:name w:val="EndNote Bibliography"/>
    <w:basedOn w:val="Normal"/>
    <w:link w:val="EndNoteBibliographyChar"/>
    <w:rsid w:val="00434EEC"/>
    <w:rPr>
      <w:noProof/>
      <w:lang w:val="en-AU"/>
    </w:rPr>
  </w:style>
  <w:style w:type="character" w:customStyle="1" w:styleId="EndNoteBibliographyChar">
    <w:name w:val="EndNote Bibliography Char"/>
    <w:link w:val="EndNoteBibliography"/>
    <w:locked/>
    <w:rsid w:val="00434EEC"/>
    <w:rPr>
      <w:rFonts w:ascii="Calibri" w:hAnsi="Calibri" w:cs="Calibri"/>
      <w:noProof/>
      <w:color w:val="000000"/>
      <w:sz w:val="24"/>
      <w:szCs w:val="24"/>
      <w:lang w:eastAsia="en-US"/>
    </w:rPr>
  </w:style>
  <w:style w:type="character" w:styleId="Emphasis">
    <w:name w:val="Emphasis"/>
    <w:basedOn w:val="DefaultParagraphFont"/>
    <w:qFormat/>
    <w:rsid w:val="00434EEC"/>
    <w:rPr>
      <w:i/>
    </w:rPr>
  </w:style>
  <w:style w:type="paragraph" w:styleId="BalloonText">
    <w:name w:val="Balloon Text"/>
    <w:basedOn w:val="Normal"/>
    <w:semiHidden/>
    <w:rsid w:val="00434EEC"/>
    <w:rPr>
      <w:rFonts w:ascii="Tahoma" w:hAnsi="Tahoma" w:cs="Tahoma"/>
      <w:sz w:val="16"/>
      <w:szCs w:val="16"/>
      <w:lang w:val="en-AU"/>
    </w:rPr>
  </w:style>
  <w:style w:type="character" w:styleId="LineNumber">
    <w:name w:val="line number"/>
    <w:basedOn w:val="DefaultParagraphFont"/>
    <w:rsid w:val="00434EEC"/>
  </w:style>
  <w:style w:type="paragraph" w:styleId="CommentSubject">
    <w:name w:val="annotation subject"/>
    <w:basedOn w:val="CommentText"/>
    <w:next w:val="CommentText"/>
    <w:semiHidden/>
    <w:rsid w:val="00434EEC"/>
    <w:rPr>
      <w:b/>
      <w:bCs/>
      <w:sz w:val="20"/>
      <w:szCs w:val="20"/>
    </w:rPr>
  </w:style>
  <w:style w:type="paragraph" w:customStyle="1" w:styleId="EndNoteBibliographyTitle">
    <w:name w:val="EndNote Bibliography Title"/>
    <w:basedOn w:val="Normal"/>
    <w:link w:val="EndNoteBibliographyTitleChar"/>
    <w:rsid w:val="00DF4919"/>
    <w:pPr>
      <w:jc w:val="center"/>
    </w:pPr>
    <w:rPr>
      <w:noProof/>
    </w:rPr>
  </w:style>
  <w:style w:type="character" w:customStyle="1" w:styleId="EndNoteBibliographyTitleChar">
    <w:name w:val="EndNote Bibliography Title Char"/>
    <w:basedOn w:val="DefaultParagraphFont"/>
    <w:link w:val="EndNoteBibliographyTitle"/>
    <w:rsid w:val="00DF4919"/>
    <w:rPr>
      <w:rFonts w:ascii="Calibri" w:hAnsi="Calibri" w:cs="Calibri"/>
      <w:noProof/>
      <w:color w:val="000000"/>
      <w:sz w:val="24"/>
      <w:szCs w:val="24"/>
      <w:lang w:val="en-US" w:eastAsia="en-US"/>
    </w:rPr>
  </w:style>
  <w:style w:type="character" w:styleId="UnresolvedMention">
    <w:name w:val="Unresolved Mention"/>
    <w:basedOn w:val="DefaultParagraphFont"/>
    <w:uiPriority w:val="99"/>
    <w:semiHidden/>
    <w:unhideWhenUsed/>
    <w:rsid w:val="00DF4919"/>
    <w:rPr>
      <w:color w:val="605E5C"/>
      <w:shd w:val="clear" w:color="auto" w:fill="E1DFDD"/>
    </w:rPr>
  </w:style>
  <w:style w:type="paragraph" w:styleId="Footer">
    <w:name w:val="footer"/>
    <w:basedOn w:val="Normal"/>
    <w:link w:val="FooterChar"/>
    <w:rsid w:val="00C67FDF"/>
    <w:pPr>
      <w:tabs>
        <w:tab w:val="center" w:pos="4513"/>
        <w:tab w:val="right" w:pos="9026"/>
      </w:tabs>
    </w:pPr>
    <w:rPr>
      <w:lang w:val="en-AU"/>
    </w:rPr>
  </w:style>
  <w:style w:type="character" w:customStyle="1" w:styleId="FooterChar">
    <w:name w:val="Footer Char"/>
    <w:basedOn w:val="DefaultParagraphFont"/>
    <w:link w:val="Footer"/>
    <w:rsid w:val="00C67FDF"/>
    <w:rPr>
      <w:rFonts w:ascii="Calibri" w:hAnsi="Calibri"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mekapogu@student.unsw.edu.au"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m.apte@unsw.edu.au" TargetMode="External"/><Relationship Id="rId12" Type="http://schemas.openxmlformats.org/officeDocument/2006/relationships/hyperlink" Target="https://www.nccn.org/professionals/physician_gls/pdf/pancreatic.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cn.org/professionals/physician_gls/pdf/pancreatic.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seer.cancer.gov/csr/1975_2015/" TargetMode="External"/><Relationship Id="rId4" Type="http://schemas.openxmlformats.org/officeDocument/2006/relationships/webSettings" Target="webSettings.xml"/><Relationship Id="rId9" Type="http://schemas.openxmlformats.org/officeDocument/2006/relationships/hyperlink" Target="mailto:srinivasa.pothula@inghaminstitute.org.a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13</Pages>
  <Words>7458</Words>
  <Characters>42516</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49875</CharactersWithSpaces>
  <SharedDoc>false</SharedDoc>
  <HLinks>
    <vt:vector size="42" baseType="variant">
      <vt:variant>
        <vt:i4>7471187</vt:i4>
      </vt:variant>
      <vt:variant>
        <vt:i4>121</vt:i4>
      </vt:variant>
      <vt:variant>
        <vt:i4>0</vt:i4>
      </vt:variant>
      <vt:variant>
        <vt:i4>5</vt:i4>
      </vt:variant>
      <vt:variant>
        <vt:lpwstr>https://www.nccn.org/professionals/physician_gls/pdf/pancreatic.pdf</vt:lpwstr>
      </vt:variant>
      <vt:variant>
        <vt:lpwstr/>
      </vt:variant>
      <vt:variant>
        <vt:i4>7471187</vt:i4>
      </vt:variant>
      <vt:variant>
        <vt:i4>118</vt:i4>
      </vt:variant>
      <vt:variant>
        <vt:i4>0</vt:i4>
      </vt:variant>
      <vt:variant>
        <vt:i4>5</vt:i4>
      </vt:variant>
      <vt:variant>
        <vt:lpwstr>https://www.nccn.org/professionals/physician_gls/pdf/pancreatic.pdf</vt:lpwstr>
      </vt:variant>
      <vt:variant>
        <vt:lpwstr/>
      </vt:variant>
      <vt:variant>
        <vt:i4>8126548</vt:i4>
      </vt:variant>
      <vt:variant>
        <vt:i4>115</vt:i4>
      </vt:variant>
      <vt:variant>
        <vt:i4>0</vt:i4>
      </vt:variant>
      <vt:variant>
        <vt:i4>5</vt:i4>
      </vt:variant>
      <vt:variant>
        <vt:lpwstr>https://seer.cancer.gov/csr/1975_2015/</vt:lpwstr>
      </vt:variant>
      <vt:variant>
        <vt:lpwstr/>
      </vt:variant>
      <vt:variant>
        <vt:i4>7274568</vt:i4>
      </vt:variant>
      <vt:variant>
        <vt:i4>40</vt:i4>
      </vt:variant>
      <vt:variant>
        <vt:i4>0</vt:i4>
      </vt:variant>
      <vt:variant>
        <vt:i4>5</vt:i4>
      </vt:variant>
      <vt:variant>
        <vt:lpwstr/>
      </vt:variant>
      <vt:variant>
        <vt:lpwstr>Figure_Legends</vt:lpwstr>
      </vt:variant>
      <vt:variant>
        <vt:i4>6553685</vt:i4>
      </vt:variant>
      <vt:variant>
        <vt:i4>6</vt:i4>
      </vt:variant>
      <vt:variant>
        <vt:i4>0</vt:i4>
      </vt:variant>
      <vt:variant>
        <vt:i4>5</vt:i4>
      </vt:variant>
      <vt:variant>
        <vt:lpwstr>mailto:srinivasa.pothula@inghaminstitute.org.au</vt:lpwstr>
      </vt:variant>
      <vt:variant>
        <vt:lpwstr/>
      </vt:variant>
      <vt:variant>
        <vt:i4>6946831</vt:i4>
      </vt:variant>
      <vt:variant>
        <vt:i4>3</vt:i4>
      </vt:variant>
      <vt:variant>
        <vt:i4>0</vt:i4>
      </vt:variant>
      <vt:variant>
        <vt:i4>5</vt:i4>
      </vt:variant>
      <vt:variant>
        <vt:lpwstr>mailto:a.mekapogu@student.unsw.edu.au</vt:lpwstr>
      </vt:variant>
      <vt:variant>
        <vt:lpwstr/>
      </vt:variant>
      <vt:variant>
        <vt:i4>3276819</vt:i4>
      </vt:variant>
      <vt:variant>
        <vt:i4>0</vt:i4>
      </vt:variant>
      <vt:variant>
        <vt:i4>0</vt:i4>
      </vt:variant>
      <vt:variant>
        <vt:i4>5</vt:i4>
      </vt:variant>
      <vt:variant>
        <vt:lpwstr>mailto:m.apte@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Pirola</dc:creator>
  <cp:keywords/>
  <dc:description/>
  <cp:lastModifiedBy>Nam</cp:lastModifiedBy>
  <cp:revision>11</cp:revision>
  <dcterms:created xsi:type="dcterms:W3CDTF">2020-07-17T23:34:00Z</dcterms:created>
  <dcterms:modified xsi:type="dcterms:W3CDTF">2020-08-19T18:53:00Z</dcterms:modified>
</cp:coreProperties>
</file>